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746CE" w14:textId="283FCFAA" w:rsidR="00B94889" w:rsidRPr="00B94889" w:rsidRDefault="00B94889" w:rsidP="00B94889">
      <w:pPr>
        <w:spacing w:line="240" w:lineRule="auto"/>
        <w:ind w:right="1500"/>
        <w:jc w:val="center"/>
        <w:rPr>
          <w:rFonts w:ascii="Times New Roman" w:eastAsiaTheme="minorEastAsia" w:hAnsi="Times New Roman" w:cs="Times New Roman"/>
          <w:b/>
          <w:bCs/>
          <w:sz w:val="32"/>
          <w:szCs w:val="32"/>
          <w:lang w:val="es-MX"/>
        </w:rPr>
      </w:pPr>
      <w:r w:rsidRPr="00B94889">
        <w:rPr>
          <w:rFonts w:ascii="Segoe UI" w:hAnsi="Segoe UI" w:cs="Segoe UI"/>
          <w:b/>
          <w:bCs/>
          <w:color w:val="24292F"/>
          <w:sz w:val="32"/>
          <w:szCs w:val="32"/>
          <w:shd w:val="clear" w:color="auto" w:fill="FFFFFF"/>
        </w:rPr>
        <w:t xml:space="preserve">Smart Waste Management System </w:t>
      </w:r>
      <w:proofErr w:type="gramStart"/>
      <w:r w:rsidRPr="00B94889">
        <w:rPr>
          <w:rFonts w:ascii="Segoe UI" w:hAnsi="Segoe UI" w:cs="Segoe UI"/>
          <w:b/>
          <w:bCs/>
          <w:color w:val="24292F"/>
          <w:sz w:val="32"/>
          <w:szCs w:val="32"/>
          <w:shd w:val="clear" w:color="auto" w:fill="FFFFFF"/>
        </w:rPr>
        <w:t>For</w:t>
      </w:r>
      <w:proofErr w:type="gramEnd"/>
      <w:r w:rsidRPr="00B94889">
        <w:rPr>
          <w:rFonts w:ascii="Segoe UI" w:hAnsi="Segoe UI" w:cs="Segoe UI"/>
          <w:b/>
          <w:bCs/>
          <w:color w:val="24292F"/>
          <w:sz w:val="32"/>
          <w:szCs w:val="32"/>
          <w:shd w:val="clear" w:color="auto" w:fill="FFFFFF"/>
        </w:rPr>
        <w:t xml:space="preserve"> Metropolitan Cities</w:t>
      </w:r>
    </w:p>
    <w:p w14:paraId="70242CD9" w14:textId="3BD2C2C8" w:rsidR="00AC6A05" w:rsidRPr="008F16BC" w:rsidRDefault="007804EB" w:rsidP="00B9572D">
      <w:pPr>
        <w:spacing w:line="240" w:lineRule="auto"/>
        <w:ind w:right="1500"/>
        <w:rPr>
          <w:rFonts w:ascii="Times New Roman" w:hAnsi="Times New Roman" w:cs="Times New Roman"/>
          <w:sz w:val="24"/>
          <w:szCs w:val="24"/>
        </w:rPr>
      </w:pPr>
      <w:r w:rsidRPr="008F16BC">
        <w:rPr>
          <w:rStyle w:val="Emphasis"/>
          <w:rFonts w:ascii="Times New Roman" w:eastAsiaTheme="minorEastAsia" w:hAnsi="Times New Roman" w:cs="Times New Roman"/>
          <w:b/>
          <w:i w:val="0"/>
          <w:sz w:val="24"/>
          <w:szCs w:val="24"/>
        </w:rPr>
        <w:t>Abstract</w:t>
      </w:r>
    </w:p>
    <w:p w14:paraId="36D9677C" w14:textId="77777777" w:rsidR="009E5259" w:rsidRPr="00443FDF" w:rsidRDefault="001E6C6E" w:rsidP="005D05CA">
      <w:pPr>
        <w:spacing w:line="240" w:lineRule="auto"/>
        <w:jc w:val="both"/>
        <w:rPr>
          <w:rStyle w:val="Emphasis"/>
          <w:rFonts w:ascii="Times New Roman" w:eastAsiaTheme="minorEastAsia" w:hAnsi="Times New Roman" w:cs="Times New Roman"/>
          <w:i w:val="0"/>
          <w:lang w:val="en-US"/>
        </w:rPr>
      </w:pPr>
      <w:r w:rsidRPr="00443FDF">
        <w:rPr>
          <w:rStyle w:val="Emphasis"/>
          <w:rFonts w:ascii="Times New Roman" w:eastAsiaTheme="minorEastAsia" w:hAnsi="Times New Roman" w:cs="Times New Roman"/>
          <w:i w:val="0"/>
        </w:rPr>
        <w:t>Medical waste disposal has been a big issue due to an exponentially growing population and the COVID-19 pandemic. Increased waste generation per person has resulted from urbani</w:t>
      </w:r>
      <w:r w:rsidR="006656A1" w:rsidRPr="00443FDF">
        <w:rPr>
          <w:rStyle w:val="Emphasis"/>
          <w:rFonts w:ascii="Times New Roman" w:eastAsiaTheme="minorEastAsia" w:hAnsi="Times New Roman" w:cs="Times New Roman"/>
          <w:i w:val="0"/>
        </w:rPr>
        <w:t>z</w:t>
      </w:r>
      <w:r w:rsidRPr="00443FDF">
        <w:rPr>
          <w:rStyle w:val="Emphasis"/>
          <w:rFonts w:ascii="Times New Roman" w:eastAsiaTheme="minorEastAsia" w:hAnsi="Times New Roman" w:cs="Times New Roman"/>
          <w:i w:val="0"/>
        </w:rPr>
        <w:t xml:space="preserve">ation, industrialization, and economic development. </w:t>
      </w:r>
      <w:r w:rsidR="00596B21" w:rsidRPr="00443FDF">
        <w:rPr>
          <w:rStyle w:val="Emphasis"/>
          <w:rFonts w:ascii="Times New Roman" w:eastAsiaTheme="minorEastAsia" w:hAnsi="Times New Roman" w:cs="Times New Roman"/>
          <w:i w:val="0"/>
        </w:rPr>
        <w:t xml:space="preserve">Substandard medical waste separation at the site of origin might have a cascading effect on the environment, putting humans, wildlife, and soil and water bodies at danger. If hazardous airborne pollutants are not effectively controlled, separated, and burned by on-site or off-site incineration, environmental concerns linked with inadequate clinical waste may pollute the air we breathe. </w:t>
      </w:r>
      <w:r w:rsidR="00B16D48" w:rsidRPr="00443FDF">
        <w:rPr>
          <w:rStyle w:val="Emphasis"/>
          <w:rFonts w:ascii="Times New Roman" w:eastAsiaTheme="minorEastAsia" w:hAnsi="Times New Roman" w:cs="Times New Roman"/>
          <w:i w:val="0"/>
        </w:rPr>
        <w:t>Th</w:t>
      </w:r>
      <w:r w:rsidR="006656A1" w:rsidRPr="00443FDF">
        <w:rPr>
          <w:rStyle w:val="Emphasis"/>
          <w:rFonts w:ascii="Times New Roman" w:eastAsiaTheme="minorEastAsia" w:hAnsi="Times New Roman" w:cs="Times New Roman"/>
          <w:i w:val="0"/>
        </w:rPr>
        <w:t>is</w:t>
      </w:r>
      <w:r w:rsidR="00B16D48" w:rsidRPr="00443FDF">
        <w:rPr>
          <w:rStyle w:val="Emphasis"/>
          <w:rFonts w:ascii="Times New Roman" w:eastAsiaTheme="minorEastAsia" w:hAnsi="Times New Roman" w:cs="Times New Roman"/>
          <w:i w:val="0"/>
        </w:rPr>
        <w:t xml:space="preserve"> paper proposes an IoT based smart health care waste segregator which segregates the waste into five kinds. The sensors detect and the type of waste and the waste gets disposed into the smart bins accordingly. Using artificial intelligence, the status of filling of the bin is indicated through LED’s. When the bin reaches the maximum-level an alert message is sent to the municipal authorities. The filled waste gets wrapped automatically.  The wastes which need to be incinerated are burnt in the incinerator chamber available in the system.</w:t>
      </w:r>
      <w:r w:rsidR="00B16D48" w:rsidRPr="00443FDF">
        <w:rPr>
          <w:rStyle w:val="Emphasis"/>
          <w:rFonts w:ascii="Times New Roman" w:eastAsiaTheme="minorEastAsia" w:hAnsi="Times New Roman" w:cs="Times New Roman"/>
          <w:i w:val="0"/>
          <w:lang w:val="en-US"/>
        </w:rPr>
        <w:t xml:space="preserve"> Therefore, this system will capably make the environment smart, clean and safe.</w:t>
      </w:r>
    </w:p>
    <w:p w14:paraId="4D63D431" w14:textId="77777777" w:rsidR="00443FDF" w:rsidRDefault="00443FDF" w:rsidP="005D05CA">
      <w:pPr>
        <w:spacing w:line="240" w:lineRule="auto"/>
        <w:jc w:val="both"/>
        <w:rPr>
          <w:rFonts w:ascii="Times New Roman" w:hAnsi="Times New Roman" w:cs="Times New Roman"/>
          <w:b/>
          <w:bCs/>
        </w:rPr>
        <w:sectPr w:rsidR="00443FDF" w:rsidSect="001A3E0A">
          <w:pgSz w:w="11906" w:h="16838"/>
          <w:pgMar w:top="1440" w:right="1440" w:bottom="1440" w:left="1440" w:header="709" w:footer="709" w:gutter="0"/>
          <w:cols w:space="708"/>
          <w:docGrid w:linePitch="360"/>
        </w:sectPr>
      </w:pPr>
    </w:p>
    <w:p w14:paraId="09D034F8" w14:textId="10EF2ADC" w:rsidR="00B16D48" w:rsidRPr="001A3E0A" w:rsidRDefault="00CC2349" w:rsidP="005D05CA">
      <w:pPr>
        <w:spacing w:line="240" w:lineRule="auto"/>
        <w:jc w:val="both"/>
        <w:rPr>
          <w:rFonts w:ascii="Times New Roman" w:hAnsi="Times New Roman" w:cs="Times New Roman"/>
          <w:color w:val="202122"/>
          <w:shd w:val="clear" w:color="auto" w:fill="FFFFFF"/>
        </w:rPr>
      </w:pPr>
      <w:r>
        <w:rPr>
          <w:rFonts w:ascii="Times New Roman" w:hAnsi="Times New Roman" w:cs="Times New Roman"/>
          <w:b/>
          <w:bCs/>
        </w:rPr>
        <w:t xml:space="preserve">               </w:t>
      </w:r>
      <w:r w:rsidR="00B16D48" w:rsidRPr="001A3E0A">
        <w:rPr>
          <w:rFonts w:ascii="Times New Roman" w:hAnsi="Times New Roman" w:cs="Times New Roman"/>
          <w:b/>
          <w:bCs/>
        </w:rPr>
        <w:t xml:space="preserve">Keywords: </w:t>
      </w:r>
      <w:r w:rsidR="00B16D48" w:rsidRPr="001A3E0A">
        <w:rPr>
          <w:rFonts w:ascii="Times New Roman" w:hAnsi="Times New Roman" w:cs="Times New Roman"/>
        </w:rPr>
        <w:t>Sensors, IoT, artificial intelligence, incinerator, garbage, smart bins</w:t>
      </w:r>
    </w:p>
    <w:p w14:paraId="138CC76B" w14:textId="77777777" w:rsidR="00B16D48" w:rsidRPr="001A3E0A" w:rsidRDefault="00B16D48" w:rsidP="005D05CA">
      <w:pPr>
        <w:spacing w:line="240" w:lineRule="auto"/>
        <w:ind w:left="720" w:right="1500"/>
        <w:jc w:val="both"/>
        <w:rPr>
          <w:rFonts w:ascii="Times New Roman" w:eastAsia="Arial" w:hAnsi="Times New Roman" w:cs="Times New Roman"/>
          <w:color w:val="212529"/>
        </w:rPr>
        <w:sectPr w:rsidR="00B16D48" w:rsidRPr="001A3E0A" w:rsidSect="00443FDF">
          <w:type w:val="continuous"/>
          <w:pgSz w:w="11906" w:h="16838"/>
          <w:pgMar w:top="567" w:right="567" w:bottom="567" w:left="567" w:header="709" w:footer="709" w:gutter="0"/>
          <w:cols w:space="708"/>
          <w:docGrid w:linePitch="360"/>
        </w:sectPr>
      </w:pPr>
    </w:p>
    <w:p w14:paraId="1ACB05A0" w14:textId="77777777" w:rsidR="00AE548F" w:rsidRPr="003C44D7" w:rsidRDefault="00E21202" w:rsidP="005D05CA">
      <w:pPr>
        <w:pStyle w:val="ListParagraph"/>
        <w:numPr>
          <w:ilvl w:val="0"/>
          <w:numId w:val="8"/>
        </w:numPr>
        <w:spacing w:line="240" w:lineRule="auto"/>
        <w:ind w:right="1500"/>
        <w:rPr>
          <w:rFonts w:ascii="Times New Roman" w:eastAsia="Arial" w:hAnsi="Times New Roman" w:cs="Times New Roman"/>
          <w:b/>
          <w:bCs/>
          <w:color w:val="212529"/>
          <w:sz w:val="24"/>
        </w:rPr>
      </w:pPr>
      <w:r w:rsidRPr="003C44D7">
        <w:rPr>
          <w:rFonts w:ascii="Times New Roman" w:eastAsia="Arial" w:hAnsi="Times New Roman" w:cs="Times New Roman"/>
          <w:b/>
          <w:bCs/>
          <w:color w:val="212529"/>
          <w:sz w:val="24"/>
        </w:rPr>
        <w:t>Introduction</w:t>
      </w:r>
    </w:p>
    <w:p w14:paraId="79A395FA" w14:textId="77777777" w:rsidR="00A01223" w:rsidRDefault="001D5EE5" w:rsidP="005D05CA">
      <w:pPr>
        <w:spacing w:line="240" w:lineRule="auto"/>
        <w:jc w:val="both"/>
        <w:rPr>
          <w:rFonts w:ascii="Times New Roman" w:hAnsi="Times New Roman" w:cs="Times New Roman"/>
        </w:rPr>
      </w:pPr>
      <w:r w:rsidRPr="001D5EE5">
        <w:rPr>
          <w:rFonts w:ascii="Times New Roman" w:hAnsi="Times New Roman" w:cs="Times New Roman"/>
        </w:rPr>
        <w:t xml:space="preserve">The Internet plays an important role in today' world by linking computers to the planet Wide net (www), that permits users to access data from everywhere the world </w:t>
      </w:r>
      <w:r w:rsidR="006D40B0" w:rsidRPr="001A3E0A">
        <w:rPr>
          <w:rFonts w:ascii="Times New Roman" w:hAnsi="Times New Roman" w:cs="Times New Roman"/>
          <w:color w:val="2F5496" w:themeColor="accent1" w:themeShade="BF"/>
        </w:rPr>
        <w:fldChar w:fldCharType="begin" w:fldLock="1"/>
      </w:r>
      <w:r w:rsidR="002041C9">
        <w:rPr>
          <w:rFonts w:ascii="Times New Roman" w:hAnsi="Times New Roman" w:cs="Times New Roman"/>
          <w:color w:val="2F5496" w:themeColor="accent1" w:themeShade="BF"/>
        </w:rPr>
        <w:instrText>ADDIN CSL_CITATION {"citationItems":[{"id":"ITEM-1","itemData":{"DOI":"10.1109/ICCCT2.2017.7972300","ISBN":"9781509062201","abstract":"'Swachh Bharat Abhiyaan' is a national campaign initiated by the Government of India, which covers 4,041 cities and towns, to clean the streets, roads and infrastructure of the country. The main motto of the mission is to cover all the rural and urban areas of the country. With proliferation of Internet of Things (IoT) devices such as Smartphone &amp; sensors, this paper describes the effective dry and wet dirt collection using Embedded System. The main motto of the application is collection of dry and wet waste separately which is placed in a conveyor belt on which the dry waste collected dust bins are placed left side and wet waste collected bins on right side. The system will get the input through the dust collecting person through switches and sends signal to the Micro controller unit using RF technology and that makes the H-bridge to rotate conveyor belt. When the belt starts rotating clockwise the dust bin's lid is automatically closed, simultaneously the waste is dumped into the underground garbage container placed at the ground floor. Here IoT module is used to control and monitor the waste and the information will be sent to the particular organization and the common man. The mobile app shows the collection of waste and the particular date and arrival time of the vehicle.","author":[{"dropping-particle":"","family":"Bharadwaj","given":"B.","non-dropping-particle":"","parse-names":false,"suffix":""},{"dropping-particle":"","family":"Kumudha","given":"M.","non-dropping-particle":"","parse-names":false,"suffix":""},{"dropping-particle":"","family":"Gowri Chandra","given":"N.","non-dropping-particle":"","parse-names":false,"suffix":""},{"dropping-particle":"","family":"Chaithra","given":"G.","non-dropping-particle":"","parse-names":false,"suffix":""}],"container-title":"Proceedings of the 2017 2nd International Conference on Computing and Communications Technologies, ICCCT 2017","id":"ITEM-1","issued":{"date-parts":[["2017"]]},"page":"318-320","title":"Automation of Smart waste management using IoT to support 'Swachh Bharat Abhiyan' - A practical approach","type":"article-journal"},"uris":["http://www.mendeley.com/documents/?uuid=6cf07b9d-d2c8-4df4-9fb4-bbe8fa6e35d2"]}],"mendeley":{"formattedCitation":"[1]","plainTextFormattedCitation":"[1]","previouslyFormattedCitation":"(Bharadwaj &lt;i&gt;et al.&lt;/i&gt;, 2017)"},"properties":{"noteIndex":0},"schema":"https://github.com/citation-style-language/schema/raw/master/csl-citation.json"}</w:instrText>
      </w:r>
      <w:r w:rsidR="006D40B0" w:rsidRPr="001A3E0A">
        <w:rPr>
          <w:rFonts w:ascii="Times New Roman" w:hAnsi="Times New Roman" w:cs="Times New Roman"/>
          <w:color w:val="2F5496" w:themeColor="accent1" w:themeShade="BF"/>
        </w:rPr>
        <w:fldChar w:fldCharType="separate"/>
      </w:r>
      <w:r w:rsidR="002041C9" w:rsidRPr="002041C9">
        <w:rPr>
          <w:rFonts w:ascii="Times New Roman" w:hAnsi="Times New Roman" w:cs="Times New Roman"/>
          <w:noProof/>
          <w:color w:val="2F5496" w:themeColor="accent1" w:themeShade="BF"/>
        </w:rPr>
        <w:t>[1]</w:t>
      </w:r>
      <w:r w:rsidR="006D40B0" w:rsidRPr="001A3E0A">
        <w:rPr>
          <w:rFonts w:ascii="Times New Roman" w:hAnsi="Times New Roman" w:cs="Times New Roman"/>
          <w:color w:val="2F5496" w:themeColor="accent1" w:themeShade="BF"/>
        </w:rPr>
        <w:fldChar w:fldCharType="end"/>
      </w:r>
      <w:r w:rsidR="00B86A05" w:rsidRPr="001A3E0A">
        <w:rPr>
          <w:rFonts w:ascii="Times New Roman" w:hAnsi="Times New Roman" w:cs="Times New Roman"/>
          <w:color w:val="2F5496" w:themeColor="accent1" w:themeShade="BF"/>
        </w:rPr>
        <w:t xml:space="preserve">. </w:t>
      </w:r>
      <w:r w:rsidR="00B86A05" w:rsidRPr="001A3E0A">
        <w:rPr>
          <w:rFonts w:ascii="Times New Roman" w:hAnsi="Times New Roman" w:cs="Times New Roman"/>
        </w:rPr>
        <w:t>The Internet of Things (IoT)refers to things that are connected to the internet and can often be managed from there</w:t>
      </w:r>
      <w:r w:rsidR="006D40B0" w:rsidRPr="001A3E0A">
        <w:rPr>
          <w:rFonts w:ascii="Times New Roman" w:hAnsi="Times New Roman" w:cs="Times New Roman"/>
          <w:color w:val="2F5496" w:themeColor="accent1" w:themeShade="BF"/>
        </w:rPr>
        <w:fldChar w:fldCharType="begin" w:fldLock="1"/>
      </w:r>
      <w:r w:rsidR="002041C9">
        <w:rPr>
          <w:rFonts w:ascii="Times New Roman" w:hAnsi="Times New Roman" w:cs="Times New Roman"/>
          <w:color w:val="2F5496" w:themeColor="accent1" w:themeShade="BF"/>
        </w:rPr>
        <w:instrText xml:space="preserve">ADDIN CSL_CITATION {"citationItems":[{"id":"ITEM-1","itemData":{"DOI":"10.15680/IJIRCCE.2016","ISSN":"2320-9798","abstract":"Stemming maps morphologically related words to a common stem or root word by removing their suffixes or prefixes. It is basically an operation that reduces inflected word to its root form, but it is not necessary that stemming always provide us relevant and meaningful root word. For example word </w:instrText>
      </w:r>
      <w:r w:rsidR="002041C9">
        <w:rPr>
          <w:rFonts w:ascii="Nirmala UI" w:hAnsi="Nirmala UI" w:cs="Nirmala UI"/>
          <w:color w:val="2F5496" w:themeColor="accent1" w:themeShade="BF"/>
        </w:rPr>
        <w:instrText>न</w:instrText>
      </w:r>
      <w:r w:rsidR="002041C9">
        <w:rPr>
          <w:rFonts w:ascii="Times New Roman" w:hAnsi="Times New Roman" w:cs="Times New Roman"/>
          <w:color w:val="2F5496" w:themeColor="accent1" w:themeShade="BF"/>
        </w:rPr>
        <w:instrText xml:space="preserve"> in Hindi has a suffix </w:instrText>
      </w:r>
      <w:r w:rsidR="002041C9">
        <w:rPr>
          <w:rFonts w:ascii="Nirmala UI" w:hAnsi="Nirmala UI" w:cs="Nirmala UI"/>
          <w:color w:val="2F5496" w:themeColor="accent1" w:themeShade="BF"/>
        </w:rPr>
        <w:instrText>ि</w:instrText>
      </w:r>
      <w:r w:rsidR="002041C9">
        <w:rPr>
          <w:rFonts w:ascii="Times New Roman" w:hAnsi="Times New Roman" w:cs="Times New Roman"/>
          <w:color w:val="2F5496" w:themeColor="accent1" w:themeShade="BF"/>
        </w:rPr>
        <w:instrText>◌</w:instrText>
      </w:r>
      <w:r w:rsidR="002041C9">
        <w:rPr>
          <w:rFonts w:ascii="Nirmala UI" w:hAnsi="Nirmala UI" w:cs="Nirmala UI"/>
          <w:color w:val="2F5496" w:themeColor="accent1" w:themeShade="BF"/>
        </w:rPr>
        <w:instrText>य</w:instrText>
      </w:r>
      <w:r w:rsidR="002041C9">
        <w:rPr>
          <w:rFonts w:ascii="Times New Roman" w:hAnsi="Times New Roman" w:cs="Times New Roman"/>
          <w:color w:val="2F5496" w:themeColor="accent1" w:themeShade="BF"/>
        </w:rPr>
        <w:instrText xml:space="preserve"> if we remove this suffix from the word then it becomes </w:instrText>
      </w:r>
      <w:r w:rsidR="002041C9">
        <w:rPr>
          <w:rFonts w:ascii="Nirmala UI" w:hAnsi="Nirmala UI" w:cs="Nirmala UI"/>
          <w:color w:val="2F5496" w:themeColor="accent1" w:themeShade="BF"/>
        </w:rPr>
        <w:instrText>नद</w:instrText>
      </w:r>
      <w:r w:rsidR="002041C9">
        <w:rPr>
          <w:rFonts w:ascii="Times New Roman" w:hAnsi="Times New Roman" w:cs="Times New Roman"/>
          <w:color w:val="2F5496" w:themeColor="accent1" w:themeShade="BF"/>
        </w:rPr>
        <w:instrText xml:space="preserve"> (nadh), which is not a proper Hindi word. So, to overcome this problem, a stemming algorithm is proposed that uses Hybrid approach (combination of Brute Force Approach, Suffix Stripping Approach and Suffix Substitution).This stemming algorithm will be implemented for Hindi Noun words and further we extend this algorithm to other categories of Hindi words like verb, adverb, adjective . Results of this proposed algorithm will be implemented on Web based Interface.","author":[{"dropping-particle":"","family":"Sharma","given":"Anshu","non-dropping-particle":"","parse-names":false,"suffix":""},{"dropping-particle":"","family":"Kumar","given":"Rakesh","non-dropping-particle":"","parse-names":false,"suffix":""},{"dropping-particle":"","family":"Mansotra","given":"Vibhakar","non-dropping-particle":"","parse-names":false,"suffix":""}],"container-title":"International Journal of Innovative Research in Computer and Communication Engineering (An ISO Certified Organization)","id":"ITEM-1","issue":"6","issued":{"date-parts":[["2016"]]},"page":"11449-11455","title":"Proposed Stemming Algorithm for Hindi Information Retrieval","type":"article-journal","volume":"3297"},"uris":["http://www.mendeley.com/documents/?uuid=03819564-d0e5-40fa-9173-e4c7447d267e"]}],"mendeley":{"formattedCitation":"[2]","plainTextFormattedCitation":"[2]","previouslyFormattedCitation":"(Sharma &lt;i&gt;et al.&lt;/i&gt;, 2016)"},"properties":{"noteIndex":0},"schema":"https://github.com/citation-style-language/schema/raw/master/csl-citation.json"}</w:instrText>
      </w:r>
      <w:r w:rsidR="006D40B0" w:rsidRPr="001A3E0A">
        <w:rPr>
          <w:rFonts w:ascii="Times New Roman" w:hAnsi="Times New Roman" w:cs="Times New Roman"/>
          <w:color w:val="2F5496" w:themeColor="accent1" w:themeShade="BF"/>
        </w:rPr>
        <w:fldChar w:fldCharType="separate"/>
      </w:r>
      <w:r w:rsidR="002041C9" w:rsidRPr="002041C9">
        <w:rPr>
          <w:rFonts w:ascii="Times New Roman" w:hAnsi="Times New Roman" w:cs="Times New Roman"/>
          <w:noProof/>
          <w:color w:val="2F5496" w:themeColor="accent1" w:themeShade="BF"/>
        </w:rPr>
        <w:t>[2]</w:t>
      </w:r>
      <w:r w:rsidR="006D40B0" w:rsidRPr="001A3E0A">
        <w:rPr>
          <w:rFonts w:ascii="Times New Roman" w:hAnsi="Times New Roman" w:cs="Times New Roman"/>
          <w:color w:val="2F5496" w:themeColor="accent1" w:themeShade="BF"/>
        </w:rPr>
        <w:fldChar w:fldCharType="end"/>
      </w:r>
      <w:r w:rsidR="00B86A05" w:rsidRPr="001A3E0A">
        <w:rPr>
          <w:rFonts w:ascii="Times New Roman" w:hAnsi="Times New Roman" w:cs="Times New Roman"/>
          <w:color w:val="2F5496" w:themeColor="accent1" w:themeShade="BF"/>
        </w:rPr>
        <w:t xml:space="preserve">. </w:t>
      </w:r>
      <w:r w:rsidR="00B86A05" w:rsidRPr="001A3E0A">
        <w:rPr>
          <w:rFonts w:ascii="Times New Roman" w:hAnsi="Times New Roman" w:cs="Times New Roman"/>
        </w:rPr>
        <w:t>Garbage is described as solid substances generated as a result of human activities that are removed from the system</w:t>
      </w:r>
      <w:r w:rsidR="006D40B0" w:rsidRPr="001A3E0A">
        <w:rPr>
          <w:rFonts w:ascii="Times New Roman" w:hAnsi="Times New Roman" w:cs="Times New Roman"/>
          <w:color w:val="4472C4" w:themeColor="accent1"/>
        </w:rPr>
        <w:fldChar w:fldCharType="begin" w:fldLock="1"/>
      </w:r>
      <w:r w:rsidR="002041C9">
        <w:rPr>
          <w:rFonts w:ascii="Times New Roman" w:hAnsi="Times New Roman" w:cs="Times New Roman"/>
          <w:color w:val="4472C4" w:themeColor="accent1"/>
        </w:rPr>
        <w:instrText>ADDIN CSL_CITATION {"citationItems":[{"id":"ITEM-1","itemData":{"author":[{"dropping-particle":"","family":"Karthikeyan","given":"M","non-dropping-particle":"","parse-names":false,"suffix":""},{"dropping-particle":"","family":"Eligo","given":"Degumenna","non-dropping-particle":"","parse-names":false,"suffix":""},{"dropping-particle":"","family":"Gebrehiyot","given":"Sirak","non-dropping-particle":"","parse-names":false,"suffix":""},{"dropping-particle":"","family":"Bekele","given":"Emiru","non-dropping-particle":"","parse-names":false,"suffix":""},{"dropping-particle":"","family":"Daniel","given":"Daginet","non-dropping-particle":"","parse-names":false,"suffix":""},{"dropping-particle":"","family":"Dansa","given":"Girma","non-dropping-particle":"","parse-names":false,"suffix":""}],"id":"ITEM-1","issue":"796","issued":{"date-parts":[["2019"]]},"page":"796-804","title":"GSM Based Smart Waste Bin Monitoring System In Ethiopia","type":"article-journal","volume":"VI"},"uris":["http://www.mendeley.com/documents/?uuid=f8eb53ae-c828-407a-8ea3-8d209adf5afe"]}],"mendeley":{"formattedCitation":"[3]","plainTextFormattedCitation":"[3]","previouslyFormattedCitation":"(Karthikeyan &lt;i&gt;et al.&lt;/i&gt;, 2019)"},"properties":{"noteIndex":0},"schema":"https://github.com/citation-style-language/schema/raw/master/csl-citation.json"}</w:instrText>
      </w:r>
      <w:r w:rsidR="006D40B0" w:rsidRPr="001A3E0A">
        <w:rPr>
          <w:rFonts w:ascii="Times New Roman" w:hAnsi="Times New Roman" w:cs="Times New Roman"/>
          <w:color w:val="4472C4" w:themeColor="accent1"/>
        </w:rPr>
        <w:fldChar w:fldCharType="separate"/>
      </w:r>
      <w:r w:rsidR="002041C9" w:rsidRPr="002041C9">
        <w:rPr>
          <w:rFonts w:ascii="Times New Roman" w:hAnsi="Times New Roman" w:cs="Times New Roman"/>
          <w:noProof/>
          <w:color w:val="4472C4" w:themeColor="accent1"/>
        </w:rPr>
        <w:t>[3]</w:t>
      </w:r>
      <w:r w:rsidR="006D40B0" w:rsidRPr="001A3E0A">
        <w:rPr>
          <w:rFonts w:ascii="Times New Roman" w:hAnsi="Times New Roman" w:cs="Times New Roman"/>
          <w:color w:val="4472C4" w:themeColor="accent1"/>
        </w:rPr>
        <w:fldChar w:fldCharType="end"/>
      </w:r>
      <w:r w:rsidR="00B86A05" w:rsidRPr="001A3E0A">
        <w:rPr>
          <w:rFonts w:ascii="Times New Roman" w:hAnsi="Times New Roman" w:cs="Times New Roman"/>
        </w:rPr>
        <w:t xml:space="preserve"> because they are no longer useful in the respective economic, biomedical, or technical method. In a wider context, solid waste refers to all products that are used in the home, industry, or agriculture. Municipal solid waste (MSM) is described as waste that accrues in areas maintained by municipalities that are responsible for its disposal and recycling. People can throw garbage in waste bins, which is why they are valuable in life</w:t>
      </w:r>
      <w:r w:rsidR="006D40B0" w:rsidRPr="001A3E0A">
        <w:rPr>
          <w:rFonts w:ascii="Times New Roman" w:hAnsi="Times New Roman" w:cs="Times New Roman"/>
          <w:color w:val="4472C4" w:themeColor="accent1"/>
        </w:rPr>
        <w:fldChar w:fldCharType="begin" w:fldLock="1"/>
      </w:r>
      <w:r w:rsidR="002041C9">
        <w:rPr>
          <w:rFonts w:ascii="Times New Roman" w:hAnsi="Times New Roman" w:cs="Times New Roman"/>
          <w:color w:val="4472C4" w:themeColor="accent1"/>
        </w:rPr>
        <w:instrText>ADDIN CSL_CITATION {"citationItems":[{"id":"ITEM-1","itemData":{"author":[{"dropping-particle":"","family":"Karthikeyan","given":"M","non-dropping-particle":"","parse-names":false,"suffix":""},{"dropping-particle":"","family":"Eligo","given":"Degumenna","non-dropping-particle":"","parse-names":false,"suffix":""},{"dropping-particle":"","family":"Gebrehiyot","given":"Sirak","non-dropping-particle":"","parse-names":false,"suffix":""},{"dropping-particle":"","family":"Bekele","given":"Emiru","non-dropping-particle":"","parse-names":false,"suffix":""},{"dropping-particle":"","family":"Daniel","given":"Daginet","non-dropping-particle":"","parse-names":false,"suffix":""},{"dropping-particle":"","family":"Dansa","given":"Girma","non-dropping-particle":"","parse-names":false,"suffix":""}],"id":"ITEM-1","issue":"796","issued":{"date-parts":[["2019"]]},"page":"796-804","title":"GSM Based Smart Waste Bin Monitoring System In Ethiopia","type":"article-journal","volume":"VI"},"uris":["http://www.mendeley.com/documents/?uuid=f8eb53ae-c828-407a-8ea3-8d209adf5afe"]}],"mendeley":{"formattedCitation":"[3]","plainTextFormattedCitation":"[3]","previouslyFormattedCitation":"(Karthikeyan &lt;i&gt;et al.&lt;/i&gt;, 2019)"},"properties":{"noteIndex":0},"schema":"https://github.com/citation-style-language/schema/raw/master/csl-citation.json"}</w:instrText>
      </w:r>
      <w:r w:rsidR="006D40B0" w:rsidRPr="001A3E0A">
        <w:rPr>
          <w:rFonts w:ascii="Times New Roman" w:hAnsi="Times New Roman" w:cs="Times New Roman"/>
          <w:color w:val="4472C4" w:themeColor="accent1"/>
        </w:rPr>
        <w:fldChar w:fldCharType="separate"/>
      </w:r>
      <w:r w:rsidR="002041C9" w:rsidRPr="002041C9">
        <w:rPr>
          <w:rFonts w:ascii="Times New Roman" w:hAnsi="Times New Roman" w:cs="Times New Roman"/>
          <w:noProof/>
          <w:color w:val="4472C4" w:themeColor="accent1"/>
        </w:rPr>
        <w:t>[3]</w:t>
      </w:r>
      <w:r w:rsidR="006D40B0" w:rsidRPr="001A3E0A">
        <w:rPr>
          <w:rFonts w:ascii="Times New Roman" w:hAnsi="Times New Roman" w:cs="Times New Roman"/>
          <w:color w:val="4472C4" w:themeColor="accent1"/>
        </w:rPr>
        <w:fldChar w:fldCharType="end"/>
      </w:r>
      <w:r w:rsidR="00B86A05" w:rsidRPr="001A3E0A">
        <w:rPr>
          <w:rFonts w:ascii="Times New Roman" w:hAnsi="Times New Roman" w:cs="Times New Roman"/>
        </w:rPr>
        <w:t xml:space="preserve">. If it didn't happen, the future would be a mess. Because a business or household has a garbage disposal device, it becomes a valuable piece of equipment. The dustbin's position as a conciliator of changing waste practices has barely been regarded, despite its importance in our daily lives. Bins, it is believed, are providing a telling indicator of new garbage relationships in society as they are repurposed as environmental technologies for modern recycling schemes. Garbage, garbage, and litter are all over the television these days, with disturbing statistics of debris filling the world. Despite the grim news, a number of people and policymakers are trying to change the trend by creative waste management practises. The Government has encouraged city-based schemes and public-private collaboration projects to improve waste management systems, but these have proven to be troublesome. The shortage of financial capital, sufficient expertise, and technical competencies in the public sector are the main obstacles to developing solid waste management systems around the world. Governments have begun to look at PPPs as a possible solution. The amount of change and development made was minimal. </w:t>
      </w:r>
      <w:r w:rsidR="00596B21" w:rsidRPr="00596B21">
        <w:rPr>
          <w:rFonts w:ascii="Times New Roman" w:hAnsi="Times New Roman" w:cs="Times New Roman"/>
        </w:rPr>
        <w:t>Medical waste management is tough and complicated, especia</w:t>
      </w:r>
      <w:r>
        <w:rPr>
          <w:rFonts w:ascii="Times New Roman" w:hAnsi="Times New Roman" w:cs="Times New Roman"/>
        </w:rPr>
        <w:t>lly during pandemics like COVID</w:t>
      </w:r>
      <w:r w:rsidR="00596B21" w:rsidRPr="00596B21">
        <w:rPr>
          <w:rFonts w:ascii="Times New Roman" w:hAnsi="Times New Roman" w:cs="Times New Roman"/>
        </w:rPr>
        <w:t xml:space="preserve">. </w:t>
      </w:r>
      <w:r w:rsidR="00A01223" w:rsidRPr="00A01223">
        <w:rPr>
          <w:rFonts w:ascii="Times New Roman" w:hAnsi="Times New Roman" w:cs="Times New Roman"/>
        </w:rPr>
        <w:t xml:space="preserve">Due to the apparent forte of the global outbreak, adapting contemporary waste </w:t>
      </w:r>
      <w:proofErr w:type="spellStart"/>
      <w:r w:rsidR="00A01223" w:rsidRPr="00A01223">
        <w:rPr>
          <w:rFonts w:ascii="Times New Roman" w:hAnsi="Times New Roman" w:cs="Times New Roman"/>
        </w:rPr>
        <w:t>centers</w:t>
      </w:r>
      <w:proofErr w:type="spellEnd"/>
      <w:r w:rsidR="00A01223" w:rsidRPr="00A01223">
        <w:rPr>
          <w:rFonts w:ascii="Times New Roman" w:hAnsi="Times New Roman" w:cs="Times New Roman"/>
        </w:rPr>
        <w:t xml:space="preserve"> to reveal the abnormal scientific waste and its </w:t>
      </w:r>
      <w:proofErr w:type="spellStart"/>
      <w:r w:rsidR="00A01223" w:rsidRPr="00A01223">
        <w:rPr>
          <w:rFonts w:ascii="Times New Roman" w:hAnsi="Times New Roman" w:cs="Times New Roman"/>
        </w:rPr>
        <w:t>affect</w:t>
      </w:r>
      <w:proofErr w:type="spellEnd"/>
      <w:r w:rsidR="00A01223" w:rsidRPr="00A01223">
        <w:rPr>
          <w:rFonts w:ascii="Times New Roman" w:hAnsi="Times New Roman" w:cs="Times New Roman"/>
        </w:rPr>
        <w:t xml:space="preserve"> on viral propagation want particular statistics on the amount of scientific waste generated, waste warm spot and remedy </w:t>
      </w:r>
      <w:proofErr w:type="spellStart"/>
      <w:r w:rsidR="00A01223" w:rsidRPr="00A01223">
        <w:rPr>
          <w:rFonts w:ascii="Times New Roman" w:hAnsi="Times New Roman" w:cs="Times New Roman"/>
        </w:rPr>
        <w:t>centers</w:t>
      </w:r>
      <w:proofErr w:type="spellEnd"/>
      <w:r w:rsidR="00A01223" w:rsidRPr="00A01223">
        <w:rPr>
          <w:rFonts w:ascii="Times New Roman" w:hAnsi="Times New Roman" w:cs="Times New Roman"/>
        </w:rPr>
        <w:t>. Multiple technological know-</w:t>
      </w:r>
      <w:proofErr w:type="gramStart"/>
      <w:r w:rsidR="00A01223" w:rsidRPr="00A01223">
        <w:rPr>
          <w:rFonts w:ascii="Times New Roman" w:hAnsi="Times New Roman" w:cs="Times New Roman"/>
        </w:rPr>
        <w:t>how(</w:t>
      </w:r>
      <w:r w:rsidR="00A01223">
        <w:rPr>
          <w:rFonts w:ascii="Times New Roman" w:hAnsi="Times New Roman" w:cs="Times New Roman"/>
        </w:rPr>
        <w:t xml:space="preserve"> </w:t>
      </w:r>
      <w:r w:rsidR="00A01223" w:rsidRPr="00A01223">
        <w:rPr>
          <w:rFonts w:ascii="Times New Roman" w:hAnsi="Times New Roman" w:cs="Times New Roman"/>
        </w:rPr>
        <w:t>Sarkodie</w:t>
      </w:r>
      <w:proofErr w:type="gramEnd"/>
      <w:r w:rsidR="00A01223" w:rsidRPr="00A01223">
        <w:rPr>
          <w:rFonts w:ascii="Times New Roman" w:hAnsi="Times New Roman" w:cs="Times New Roman"/>
        </w:rPr>
        <w:t xml:space="preserve"> &amp; Owusu, 2020) on inspection, segregation, transportation, storage, and reliable waste control structures are required to optimize contemporary sources and </w:t>
      </w:r>
      <w:proofErr w:type="spellStart"/>
      <w:r w:rsidR="00A01223" w:rsidRPr="00A01223">
        <w:rPr>
          <w:rFonts w:ascii="Times New Roman" w:hAnsi="Times New Roman" w:cs="Times New Roman"/>
        </w:rPr>
        <w:t>centers</w:t>
      </w:r>
      <w:proofErr w:type="spellEnd"/>
      <w:r w:rsidR="00A01223" w:rsidRPr="00A01223">
        <w:rPr>
          <w:rFonts w:ascii="Times New Roman" w:hAnsi="Times New Roman" w:cs="Times New Roman"/>
        </w:rPr>
        <w:t xml:space="preserve"> to satisfy the crisis, as healthcare waste portions are anticipated to upward push </w:t>
      </w:r>
      <w:proofErr w:type="spellStart"/>
      <w:r w:rsidR="00A01223" w:rsidRPr="00A01223">
        <w:rPr>
          <w:rFonts w:ascii="Times New Roman" w:hAnsi="Times New Roman" w:cs="Times New Roman"/>
        </w:rPr>
        <w:t>rapidly.</w:t>
      </w:r>
      <w:r w:rsidR="00596B21" w:rsidRPr="00596B21">
        <w:rPr>
          <w:rFonts w:ascii="Times New Roman" w:hAnsi="Times New Roman" w:cs="Times New Roman"/>
        </w:rPr>
        <w:t>In</w:t>
      </w:r>
      <w:proofErr w:type="spellEnd"/>
      <w:r w:rsidR="00596B21" w:rsidRPr="00596B21">
        <w:rPr>
          <w:rFonts w:ascii="Times New Roman" w:hAnsi="Times New Roman" w:cs="Times New Roman"/>
        </w:rPr>
        <w:t xml:space="preserve"> patient, health care workers, and waste collectors, improper medical waste disposal can lead to accidents, diseases, harmful consequences, and air pollution. </w:t>
      </w:r>
      <w:r w:rsidR="00A01223" w:rsidRPr="00A01223">
        <w:rPr>
          <w:rFonts w:ascii="Times New Roman" w:hAnsi="Times New Roman" w:cs="Times New Roman"/>
        </w:rPr>
        <w:t>Bio-dangerous cloth and its opposite numbers encompass non-dangerous waste, infectious waste, radioactive waste, bacterial waste, chemical waste, cytotoxic waste, sharps waste, and pharmaceutical trash.</w:t>
      </w:r>
    </w:p>
    <w:p w14:paraId="13BD8345" w14:textId="77777777" w:rsidR="00B86A05" w:rsidRPr="001A3E0A" w:rsidRDefault="00A01223" w:rsidP="005D05CA">
      <w:pPr>
        <w:spacing w:line="240" w:lineRule="auto"/>
        <w:jc w:val="both"/>
        <w:rPr>
          <w:rFonts w:ascii="Times New Roman" w:hAnsi="Times New Roman" w:cs="Times New Roman"/>
        </w:rPr>
      </w:pPr>
      <w:r w:rsidRPr="00A01223">
        <w:rPr>
          <w:rFonts w:ascii="Times New Roman" w:hAnsi="Times New Roman" w:cs="Times New Roman"/>
        </w:rPr>
        <w:t>A pandemic has identified an unusual amount of medical waste. As a result of this research, some serious problems were discovered and some important suggestions were made.</w:t>
      </w:r>
      <w:r>
        <w:rPr>
          <w:rFonts w:ascii="Times New Roman" w:hAnsi="Times New Roman" w:cs="Times New Roman"/>
        </w:rPr>
        <w:t xml:space="preserve"> </w:t>
      </w:r>
      <w:r w:rsidR="00B86A05" w:rsidRPr="001A3E0A">
        <w:rPr>
          <w:rFonts w:ascii="Times New Roman" w:hAnsi="Times New Roman" w:cs="Times New Roman"/>
        </w:rPr>
        <w:t xml:space="preserve">To prevent the spread of any dangerous diseases, a proper waste management system is needed. This paper proposes a waste management strategy that is both effective and successful. This garbage show is made with sensors and an Arduino microcontroller. The suggested scheme satisfies the need for continuous garbage material tests in the bins. It aids in the disposal of garbage until the bins become overflowing. As a result, the </w:t>
      </w:r>
      <w:r w:rsidR="00B86A05" w:rsidRPr="001A3E0A">
        <w:rPr>
          <w:rFonts w:ascii="Times New Roman" w:hAnsi="Times New Roman" w:cs="Times New Roman"/>
        </w:rPr>
        <w:lastRenderedPageBreak/>
        <w:t>device is helpful in waste management when it is monitored and informed on a daily basis. This translates to a cleaner city and a higher quality of life.</w:t>
      </w:r>
    </w:p>
    <w:p w14:paraId="6861B3D3" w14:textId="77777777" w:rsidR="002E7CCB" w:rsidRPr="003C44D7" w:rsidRDefault="00E21202" w:rsidP="005D05CA">
      <w:pPr>
        <w:pStyle w:val="ListParagraph"/>
        <w:numPr>
          <w:ilvl w:val="0"/>
          <w:numId w:val="8"/>
        </w:numPr>
        <w:spacing w:line="240" w:lineRule="auto"/>
        <w:jc w:val="both"/>
        <w:rPr>
          <w:rFonts w:ascii="Times New Roman" w:hAnsi="Times New Roman" w:cs="Times New Roman"/>
          <w:b/>
          <w:bCs/>
          <w:sz w:val="24"/>
        </w:rPr>
      </w:pPr>
      <w:r w:rsidRPr="003C44D7">
        <w:rPr>
          <w:rFonts w:ascii="Times New Roman" w:hAnsi="Times New Roman" w:cs="Times New Roman"/>
          <w:b/>
          <w:bCs/>
          <w:sz w:val="24"/>
        </w:rPr>
        <w:t>Related Works</w:t>
      </w:r>
    </w:p>
    <w:p w14:paraId="073C839E" w14:textId="77777777" w:rsidR="00C562EC" w:rsidRPr="001A3E0A" w:rsidRDefault="0009126B" w:rsidP="005D05CA">
      <w:pPr>
        <w:spacing w:line="240" w:lineRule="auto"/>
        <w:jc w:val="both"/>
        <w:rPr>
          <w:rFonts w:ascii="Times New Roman" w:hAnsi="Times New Roman" w:cs="Times New Roman"/>
        </w:rPr>
      </w:pPr>
      <w:r w:rsidRPr="001A3E0A">
        <w:rPr>
          <w:rFonts w:ascii="Times New Roman" w:hAnsi="Times New Roman" w:cs="Times New Roman"/>
          <w:lang w:val="en-US"/>
        </w:rPr>
        <w:t>Garbage, garbage, and litter are all over the television these days, with disturbing statistics of debris filling the world. Despite the grim news, a number of people and policymakers are trying to change the trend by c</w:t>
      </w:r>
      <w:r w:rsidR="004751D6">
        <w:rPr>
          <w:rFonts w:ascii="Times New Roman" w:hAnsi="Times New Roman" w:cs="Times New Roman"/>
          <w:lang w:val="en-US"/>
        </w:rPr>
        <w:t>reative waste management practic</w:t>
      </w:r>
      <w:r w:rsidRPr="001A3E0A">
        <w:rPr>
          <w:rFonts w:ascii="Times New Roman" w:hAnsi="Times New Roman" w:cs="Times New Roman"/>
          <w:lang w:val="en-US"/>
        </w:rPr>
        <w:t>es. These five forward-thinking countries are taking a novel approach to waste management in order to make the environment a safer, healthier place. Germany is first, followed by Austria, South Korea, Wales, and Indonesia. Clean Harbors, Stericycle Inc., Covanta Holding, and others are among the best waste management firms in the world</w:t>
      </w:r>
      <w:r w:rsidR="00C562EC" w:rsidRPr="001A3E0A">
        <w:rPr>
          <w:rFonts w:ascii="Times New Roman" w:hAnsi="Times New Roman" w:cs="Times New Roman"/>
          <w:lang w:val="en-US"/>
        </w:rPr>
        <w:t>.</w:t>
      </w:r>
    </w:p>
    <w:p w14:paraId="3791EF55" w14:textId="77777777" w:rsidR="008A3E1D" w:rsidRPr="001A3E0A" w:rsidRDefault="00210AE8" w:rsidP="005D05CA">
      <w:pPr>
        <w:spacing w:line="240" w:lineRule="auto"/>
        <w:jc w:val="both"/>
        <w:rPr>
          <w:rFonts w:ascii="Times New Roman" w:hAnsi="Times New Roman" w:cs="Times New Roman"/>
          <w:lang w:val="en-US"/>
        </w:rPr>
      </w:pPr>
      <w:r w:rsidRPr="001A3E0A">
        <w:rPr>
          <w:rFonts w:ascii="Times New Roman" w:hAnsi="Times New Roman" w:cs="Times New Roman"/>
          <w:lang w:val="en-US"/>
        </w:rPr>
        <w:t>The Government of India has encouraged city-based schemes and public-private collaboration projects to improve waste management systems, but these have proven to be troublesome. The lack of financial resources, appropriate skills, and technological competencies with the public sector are the main obstacles to improving solid waste management services in India. Governments have begun to look at PPPs as a possible solution. The amount of change and development made was minimal. Some serious problems have been discovered as a result of this research, and some significant proposals have been made.</w:t>
      </w:r>
    </w:p>
    <w:p w14:paraId="74976CC9" w14:textId="77777777" w:rsidR="005331DA" w:rsidRDefault="00B56FDB" w:rsidP="005D05CA">
      <w:pPr>
        <w:spacing w:line="240" w:lineRule="auto"/>
        <w:jc w:val="both"/>
        <w:rPr>
          <w:rFonts w:ascii="Times New Roman" w:hAnsi="Times New Roman" w:cs="Times New Roman"/>
        </w:rPr>
      </w:pPr>
      <w:r w:rsidRPr="00B56FDB">
        <w:rPr>
          <w:rFonts w:ascii="Times New Roman" w:hAnsi="Times New Roman" w:cs="Times New Roman"/>
        </w:rPr>
        <w:t xml:space="preserve">This article </w:t>
      </w:r>
      <w:r w:rsidR="006D40B0"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390/s20082380","ISSN":"14248220","PMID":"32331464","abstrac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 (Switzerland)","id":"ITEM-1","issue":"8","issued":{"date-parts":[["2020"]]},"page":"1-15","title":"A smart waste management solution geared towards citizens","type":"article-journal","volume":"20"},"uris":["http://www.mendeley.com/documents/?uuid=a5a3b901-3b59-40a4-9e1f-f8f784a126f2"]}],"mendeley":{"formattedCitation":"[4]","plainTextFormattedCitation":"[4]","previouslyFormattedCitation":"(Pardini &lt;i&gt;et al.&lt;/i&gt;, 2020)"},"properties":{"noteIndex":0},"schema":"https://github.com/citation-style-language/schema/raw/master/csl-citation.json"}</w:instrText>
      </w:r>
      <w:r w:rsidR="006D40B0"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4]</w:t>
      </w:r>
      <w:r w:rsidR="006D40B0" w:rsidRPr="001A3E0A">
        <w:rPr>
          <w:rFonts w:ascii="Times New Roman" w:hAnsi="Times New Roman" w:cs="Times New Roman"/>
          <w:color w:val="4472C4" w:themeColor="accent1"/>
          <w:sz w:val="24"/>
          <w:szCs w:val="24"/>
        </w:rPr>
        <w:fldChar w:fldCharType="end"/>
      </w:r>
      <w:r>
        <w:rPr>
          <w:rFonts w:ascii="Times New Roman" w:hAnsi="Times New Roman" w:cs="Times New Roman"/>
        </w:rPr>
        <w:t>Present</w:t>
      </w:r>
      <w:r w:rsidRPr="00B56FDB">
        <w:rPr>
          <w:rFonts w:ascii="Times New Roman" w:hAnsi="Times New Roman" w:cs="Times New Roman"/>
        </w:rPr>
        <w:t xml:space="preserve"> a system (hardware, software, and communications) to improve trash handling while also involving citizens. The model employs an IoT method in which the discharged trash from the trash container is continuously monitored by sensors that provide real-time information upon those filling levels of each chamber. An IoT-based smart trash system </w:t>
      </w:r>
      <w:r w:rsidR="006D40B0"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155/2014/646953","ISSN":"1537744X","PMID":"25258730","abstract":"Owing to a paradigm shift toward Internet of Things (IoT), researches into IoT services have been conducted in a wide range of fields. As a major application field of IoT, waste management has become one such issue. The absence of efficient waste management has caused serious environmental problems and cost issues. Therefore, in this paper, an IoT-based smart garbage system (SGS) is proposed to reduce the amount of food waste. In an SGS, battery-based smart garbage bins (SGBs) exchange information with each other using wireless mesh networks, and a router and server collect and analyze the information for service provisioning. Furthermore, the SGS includes various IoT techniques considering user convenience and increases the battery lifetime through two types of energy-efficient operations of the SGBs: stand-alone operation and cooperation-based operation. The proposed SGS had been operated as a pilot project in Gangnam district, Seoul, Republic of Korea, for a one-year period. The experiment showed that the average amount of food waste could be reduced by 33%.","author":[{"dropping-particle":"","family":"Hong","given":"Insung","non-dropping-particle":"","parse-names":false,"suffix":""},{"dropping-particle":"","family":"Park","given":"Sunghoi","non-dropping-particle":"","parse-names":false,"suffix":""},{"dropping-particle":"","family":"Lee","given":"Beomseok","non-dropping-particle":"","parse-names":false,"suffix":""},{"dropping-particle":"","family":"Lee","given":"Jaekeun","non-dropping-particle":"","parse-names":false,"suffix":""},{"dropping-particle":"","family":"Jeong","given":"Daebeom","non-dropping-particle":"","parse-names":false,"suffix":""},{"dropping-particle":"","family":"Park","given":"Sehyun","non-dropping-particle":"","parse-names":false,"suffix":""}],"container-title":"Scientific World Journal","id":"ITEM-1","issued":{"date-parts":[["2014"]]},"title":"IoT-Based Smart Garbage System for Efficient Food Waste Management","type":"article-journal","volume":"2014"},"uris":["http://www.mendeley.com/documents/?uuid=33908cd5-4835-4997-b0ec-5d02b5838501"]}],"mendeley":{"formattedCitation":"[5]","plainTextFormattedCitation":"[5]","previouslyFormattedCitation":"(Hong &lt;i&gt;et al.&lt;/i&gt;, 2014)"},"properties":{"noteIndex":0},"schema":"https://github.com/citation-style-language/schema/raw/master/csl-citation.json"}</w:instrText>
      </w:r>
      <w:r w:rsidR="006D40B0"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5]</w:t>
      </w:r>
      <w:r w:rsidR="006D40B0" w:rsidRPr="001A3E0A">
        <w:rPr>
          <w:rFonts w:ascii="Times New Roman" w:hAnsi="Times New Roman" w:cs="Times New Roman"/>
          <w:color w:val="4472C4" w:themeColor="accent1"/>
          <w:sz w:val="24"/>
          <w:szCs w:val="24"/>
        </w:rPr>
        <w:fldChar w:fldCharType="end"/>
      </w:r>
      <w:r w:rsidRPr="00B56FDB">
        <w:rPr>
          <w:rFonts w:ascii="Times New Roman" w:hAnsi="Times New Roman" w:cs="Times New Roman"/>
        </w:rPr>
        <w:t xml:space="preserve">(SGS) is presented in this study to decrease food waste. </w:t>
      </w:r>
      <w:r w:rsidR="00A01223" w:rsidRPr="00A01223">
        <w:rPr>
          <w:rFonts w:ascii="Times New Roman" w:hAnsi="Times New Roman" w:cs="Times New Roman"/>
        </w:rPr>
        <w:t>Wireless mesh networks enable battery-powered smart trash bins (SGBs) to interact with one another in an SGS, while a router and server collect and analyse data for application services.</w:t>
      </w:r>
      <w:r w:rsidR="006D40B0"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title":"Waste Management System Using IoT-Based Machine Learning in University","type":"article-journal","volume":"2020"},"uris":["http://www.mendeley.com/documents/?uuid=579ff615-ba46-4322-8b02-73233fdf6706"]}],"mendeley":{"formattedCitation":"[6]","plainTextFormattedCitation":"[6]","previouslyFormattedCitation":"(Anh Khoa &lt;i&gt;et al.&lt;/i&gt;, 2020)"},"properties":{"noteIndex":0},"schema":"https://github.com/citation-style-language/schema/raw/master/csl-citation.json"}</w:instrText>
      </w:r>
      <w:r w:rsidR="006D40B0"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6]</w:t>
      </w:r>
      <w:r w:rsidR="006D40B0" w:rsidRPr="001A3E0A">
        <w:rPr>
          <w:rFonts w:ascii="Times New Roman" w:hAnsi="Times New Roman" w:cs="Times New Roman"/>
          <w:color w:val="4472C4" w:themeColor="accent1"/>
          <w:sz w:val="24"/>
          <w:szCs w:val="24"/>
        </w:rPr>
        <w:fldChar w:fldCharType="end"/>
      </w:r>
      <w:r w:rsidR="003C44D7">
        <w:t>Suggested</w:t>
      </w:r>
      <w:r w:rsidRPr="00B56FDB">
        <w:rPr>
          <w:rFonts w:ascii="Times New Roman" w:hAnsi="Times New Roman" w:cs="Times New Roman"/>
        </w:rPr>
        <w:t xml:space="preserve"> a unique approach for achieving waste management that is both vigorous and efficient by forecasting the likelihood of waste levels in trash bins in this article. </w:t>
      </w:r>
      <w:r w:rsidR="00366C56" w:rsidRPr="00366C56">
        <w:rPr>
          <w:rFonts w:ascii="Times New Roman" w:hAnsi="Times New Roman" w:cs="Times New Roman"/>
        </w:rPr>
        <w:t>Combining machine learning and graph theory, the system can optimise trash collection via the shortest path.</w:t>
      </w:r>
      <w:r w:rsidR="00366C56">
        <w:rPr>
          <w:rFonts w:ascii="Times New Roman" w:hAnsi="Times New Roman" w:cs="Times New Roman"/>
        </w:rPr>
        <w:t xml:space="preserve"> </w:t>
      </w:r>
      <w:r w:rsidRPr="00B56FDB">
        <w:rPr>
          <w:rFonts w:ascii="Times New Roman" w:hAnsi="Times New Roman" w:cs="Times New Roman"/>
        </w:rPr>
        <w:t>This article describes an investigative case that was carried out on the Ton Duc Thang University (Vietnam) campus to assess the system's performance and viability.</w:t>
      </w:r>
      <w:r w:rsidR="0065316A" w:rsidRPr="0065316A">
        <w:rPr>
          <w:rFonts w:ascii="Times New Roman" w:hAnsi="Times New Roman" w:cs="Times New Roman"/>
        </w:rPr>
        <w:t xml:space="preserve"> A cross-domain robust distributed trust management </w:t>
      </w:r>
      <w:r w:rsidR="006D40B0"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109/ACCESS.2019.2916340","ISSN":"21693536","abstract":"In the promising time of the Internet, connected things have the ability to communicate and share information. The Internet of Things (IoT) cannot be implemented unless the security-related concerns have been resolved. Sharing information among different devices can compromise the private information of users. Thus, a suitable mechanism is needed to exclude the risk of malicious and compromised nodes. As follows, trust has been proposed in the literature as a useful technology to maintain users' security. studies have proposed diverse trust managemPriorent mechanisms to achieve adequate trust. The approach of cross-domain trust management is neglected that requires enormous considerations to address the difficulties related to cross-domain communication. In this paper, a cross-domain robust distributed trust management (RobustTrust) system is proposed, which makes a device fit for assessing trust towards different devices locally. In this system, the trust is divided into three components of security that help IoT nodes to become robust against compromised and malicious devices/nodes. The novelty of the proposed mechanism can be summarized in these aspects: A highly scalable trust mechanism, multiple components of evaluation to enhance robustness against attacks, and use of recommendations along with the feedback to build knowledge. Furthermore, the proposed mechanism is event-driven that helps nodes to evaluate trust more effectively as well as enhance the system efficiency. The proposed work is compared with the available trust evaluation schemes by concentrating on various attributes, such as trustworthiness, usability, and accuracy among others. The RobustTrust is validated by the extensive simulations considering absolute trust value's performance, the accuracy of trust estimation, and several potential attacks.","author":[{"dropping-particle":"","family":"Awan","given":"Kamran Ahmad","non-dropping-particle":"","parse-names":false,"suffix":""},{"dropping-particle":"","family":"Ud Din","given":"Ikram","non-dropping-particle":"","parse-names":false,"suffix":""},{"dropping-particle":"","family":"Almogren","given":"Ahmad","non-dropping-particle":"","parse-names":false,"suffix":""},{"dropping-particle":"","family":"Guizani","given":"Mohsen","non-dropping-particle":"","parse-names":false,"suffix":""},{"dropping-particle":"","family":"Altameem","given":"Ayman","non-dropping-particle":"","parse-names":false,"suffix":""},{"dropping-particle":"","family":"Jadoon","given":"Sultan Ullah","non-dropping-particle":"","parse-names":false,"suffix":""}],"container-title":"IEEE Access","id":"ITEM-1","issued":{"date-parts":[["2019"]]},"page":"62095-62106","title":"RobustTrust - A Pro-Privacy Robust Distributed Trust Management Mechanism for Internet of Things","type":"article-journal","volume":"7"},"uris":["http://www.mendeley.com/documents/?uuid=92e4ffb6-62c4-4673-a4f0-cc0a716e9762"]}],"mendeley":{"formattedCitation":"[7]","plainTextFormattedCitation":"[7]","previouslyFormattedCitation":"(Awan &lt;i&gt;et al.&lt;/i&gt;, 2019)"},"properties":{"noteIndex":0},"schema":"https://github.com/citation-style-language/schema/raw/master/csl-citation.json"}</w:instrText>
      </w:r>
      <w:r w:rsidR="006D40B0"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7]</w:t>
      </w:r>
      <w:r w:rsidR="006D40B0" w:rsidRPr="001A3E0A">
        <w:rPr>
          <w:rFonts w:ascii="Times New Roman" w:hAnsi="Times New Roman" w:cs="Times New Roman"/>
          <w:color w:val="4472C4" w:themeColor="accent1"/>
          <w:sz w:val="24"/>
          <w:szCs w:val="24"/>
        </w:rPr>
        <w:fldChar w:fldCharType="end"/>
      </w:r>
      <w:r w:rsidR="0065316A" w:rsidRPr="0065316A">
        <w:rPr>
          <w:rFonts w:ascii="Times New Roman" w:hAnsi="Times New Roman" w:cs="Times New Roman"/>
        </w:rPr>
        <w:t>(Robust Trust) system is suggested in this work, that also making a system suitable for independently evaluating faith towards various devices. The credibility in this approach is split into three security technologies that enable IoT nodes be resilient against hacked and malicious devices/nodes.</w:t>
      </w:r>
      <w:r w:rsidR="005331DA" w:rsidRPr="005331DA">
        <w:rPr>
          <w:rFonts w:ascii="Times New Roman" w:hAnsi="Times New Roman" w:cs="Times New Roman"/>
        </w:rPr>
        <w:t xml:space="preserve"> This study </w:t>
      </w:r>
      <w:r w:rsidR="006D40B0"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7577/ijertv4is031175","ISSN":"0975766X","abstract":"In the late decades, Urbanization has expanded immensely. At the same stage there is an expansion in waste creation. Waste administration has been a urgent issue to be considered. This paper is an approach to accomplish this great motivation. In this paper, shrewd container is based on a microcontroller based stage Aurdino Uno board which is interfaced with GSM modem and Ultrasonic sensor. Ultrasonic sensor is put at the highest point of the dustbin which will gauge the stature of the dustbin. The limit stature is set as 10cm. Aurdino will be customized in a manner that when the dustbin is being filled, the rest of the range from the edge stature will be shown. Once the rubbish achieves the limit level ultrasonic sensor will trigger the GSM modem which will constantly alarm the required power until the junk in the dustbin is squashed. Once the dustbin is squashed, individuals can reuse the dustbin. At standard interims dustbin will be squashed. Once these brilliant containers are actualized on an expansive scale, by supplanting our customary receptacles introduce today, waste can be overseen effectively as it maintains a strategic distance from superfluous lumping of squanders on roadside. Foul smell from these spoiled squanders that stay untreated for quite a while, because of carelessness of powers and imprudence of open may prompt long haul issues. Rearing of creepy crawlies and mosquitoes can make irritation around advancing unclean environment. This may even bring about loathsome infections.","author":[{"dropping-particle":"","family":"Vijaynaidu","given":"V. Purushotham","non-dropping-particle":"","parse-names":false,"suffix":""},{"dropping-particle":"","family":"Dhikhi","given":"T.","non-dropping-particle":"","parse-names":false,"suffix":""}],"container-title":"International Journal of Pharmacy and Technology","id":"ITEM-1","issue":"4","issued":{"date-parts":[["2016"]]},"page":"21204-21211","title":"Smart garbage management system","type":"article-journal","volume":"8"},"uris":["http://www.mendeley.com/documents/?uuid=52b84837-097d-40de-826f-56d8dba9ec5f"]}],"mendeley":{"formattedCitation":"[8]","plainTextFormattedCitation":"[8]","previouslyFormattedCitation":"(Vijaynaidu and Dhikhi, 2016)"},"properties":{"noteIndex":0},"schema":"https://github.com/citation-style-language/schema/raw/master/csl-citation.json"}</w:instrText>
      </w:r>
      <w:r w:rsidR="006D40B0"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8]</w:t>
      </w:r>
      <w:r w:rsidR="006D40B0" w:rsidRPr="001A3E0A">
        <w:rPr>
          <w:rFonts w:ascii="Times New Roman" w:hAnsi="Times New Roman" w:cs="Times New Roman"/>
          <w:color w:val="4472C4" w:themeColor="accent1"/>
          <w:sz w:val="24"/>
          <w:szCs w:val="24"/>
        </w:rPr>
        <w:fldChar w:fldCharType="end"/>
      </w:r>
      <w:r w:rsidR="005331DA" w:rsidRPr="005331DA">
        <w:rPr>
          <w:rFonts w:ascii="Times New Roman" w:hAnsi="Times New Roman" w:cs="Times New Roman"/>
        </w:rPr>
        <w:t>proposes a strategy for achieving this ambitious goal. In this article, a microcontroller is used to interface an ultrasonic sensor and GSM modem to construct an intelligent container. The highest point of the trashcan is fitted with an ultrasonic sensor, which measures the dustbin's height.</w:t>
      </w:r>
    </w:p>
    <w:p w14:paraId="70356436" w14:textId="77777777" w:rsidR="00366C56"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5940/ijitee.K2129.0981119","ISSN":"22783075","abstract":"As there is a rapid increase in the present population waste management has become the serious problem in the current world. So in this paper we are proposed a new system of waste management using an android mobile app with Bluetooth enabled smart dustbin. This android application controlled bot through the lines drawn on the floor. Usually the lines are predefined throughout the path. The predefined paths may a white line on a black surface or vice-versa. The smart dustbin detects a person using IR sensor, if person is detected automatically it will open the cap of the dustbin and if he moves away from the dustbin it will automatically close the cap of the dustbin using stepper motor. It can also be able to detect amount of garbage and odour present in the dustbin using sensors. If any one of these things reached the threshold, it will automatically send a message to the concerned person through GSM module.","author":[{"dropping-particle":"","family":"Anilkumar","given":"C. S.","non-dropping-particle":"","parse-names":false,"suffix":""},{"dropping-particle":"","family":"Suhas","given":"G.","non-dropping-particle":"","parse-names":false,"suffix":""},{"dropping-particle":"","family":"Sushma","given":"S.","non-dropping-particle":"","parse-names":false,"suffix":""}],"container-title":"International Journal of Innovative Technology and Exploring Engineering","id":"ITEM-1","issue":"11","issued":{"date-parts":[["2019"]]},"page":"3964-3967","title":"A smart dustbin using mobile application","type":"article-journal","volume":"8"},"uris":["http://www.mendeley.com/documents/?uuid=3b63ca3f-6cc2-4690-a5d9-f1aef84afd6f"]}],"mendeley":{"formattedCitation":"[9]","plainTextFormattedCitation":"[9]","previouslyFormattedCitation":"(Anilkumar &lt;i&gt;et al.&lt;/i&gt;, 2019)"},"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9]</w:t>
      </w:r>
      <w:r w:rsidRPr="001A3E0A">
        <w:rPr>
          <w:rFonts w:ascii="Times New Roman" w:hAnsi="Times New Roman" w:cs="Times New Roman"/>
          <w:color w:val="4472C4" w:themeColor="accent1"/>
          <w:sz w:val="24"/>
          <w:szCs w:val="24"/>
        </w:rPr>
        <w:fldChar w:fldCharType="end"/>
      </w:r>
      <w:r w:rsidR="003C16DB" w:rsidRPr="005331DA">
        <w:rPr>
          <w:rFonts w:ascii="Times New Roman" w:hAnsi="Times New Roman" w:cs="Times New Roman"/>
        </w:rPr>
        <w:t>Proposed</w:t>
      </w:r>
      <w:r w:rsidR="005331DA" w:rsidRPr="005331DA">
        <w:rPr>
          <w:rFonts w:ascii="Times New Roman" w:hAnsi="Times New Roman" w:cs="Times New Roman"/>
        </w:rPr>
        <w:t xml:space="preserve"> a novel waste disposal based on an Android mobile app and a Bluetooth-enabled smart dustbin in this article. Through the lines painted on the floor, this android application controlled the bot. The lines are usually specified along the path. A white line on a black surface or vice versa might be one of the predetermined routes.</w:t>
      </w:r>
      <w:r w:rsidR="003C16DB" w:rsidRPr="003C16DB">
        <w:rPr>
          <w:rFonts w:ascii="Times New Roman" w:hAnsi="Times New Roman" w:cs="Times New Roman"/>
        </w:rPr>
        <w:t xml:space="preserve"> In this study</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109/NTMS.2012.6208764","ISBN":"9781467302296","abstract":"In many application fields such as home, industry, environment and health, different Wireless Sensor Network (WSN) applications have been developed to solve management problems with smart implementations. This approach can be applied in the filed of solid waste management. In this paper a new architecture is proposed with the aim to improve the on-site handling and transfer optimization in the waste management process. The system architecture is based on sensor nodes and makes use of Data Transfer Nodes (DTN) in order to provide to a remote server the retrieved data measurements from the garbage bins filling. A remote monitoring solution has been implemented, providing user the possibility to interact with the system by using a web browser. Several activities with the aim to provide a Decision Support System (DSS) able to find solutions for resources organization problems linked to solid waste management have been started. © 2012 IEEE.","author":[{"dropping-particle":"","family":"Longhi","given":"Sauro","non-dropping-particle":"","parse-names":false,"suffix":""},{"dropping-particle":"","family":"Marzioni","given":"Davide","non-dropping-particle":"","parse-names":false,"suffix":""},{"dropping-particle":"","family":"Alidori","given":"Emanuele","non-dropping-particle":"","parse-names":false,"suffix":""},{"dropping-particle":"","family":"Buò","given":"Gianluca","non-dropping-particle":"Di","parse-names":false,"suffix":""},{"dropping-particle":"","family":"Prist","given":"Mario","non-dropping-particle":"","parse-names":false,"suffix":""},{"dropping-particle":"","family":"Grisostomi","given":"Massimo","non-dropping-particle":"","parse-names":false,"suffix":""},{"dropping-particle":"","family":"Pirro","given":"Matteo","non-dropping-particle":"","parse-names":false,"suffix":""}],"container-title":"2012 5th International Conference on New Technologies, Mobility and Security - Proceedings of NTMS 2012 Conference and Workshops","id":"ITEM-1","issue":"August","issued":{"date-parts":[["2012"]]},"title":"Solid waste management architecture using wireless sensor network technology","type":"article-journal"},"uris":["http://www.mendeley.com/documents/?uuid=3a31f41b-3e7b-4222-b323-b50006bdddf4"]}],"mendeley":{"formattedCitation":"[10]","plainTextFormattedCitation":"[10]","previouslyFormattedCitation":"(Longhi &lt;i&gt;et al.&lt;/i&gt;, 2012)"},"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0]</w:t>
      </w:r>
      <w:r w:rsidRPr="001A3E0A">
        <w:rPr>
          <w:rFonts w:ascii="Times New Roman" w:hAnsi="Times New Roman" w:cs="Times New Roman"/>
          <w:color w:val="4472C4" w:themeColor="accent1"/>
          <w:sz w:val="24"/>
          <w:szCs w:val="24"/>
        </w:rPr>
        <w:fldChar w:fldCharType="end"/>
      </w:r>
      <w:r w:rsidR="003C16DB" w:rsidRPr="003C16DB">
        <w:rPr>
          <w:rFonts w:ascii="Times New Roman" w:hAnsi="Times New Roman" w:cs="Times New Roman"/>
        </w:rPr>
        <w:t xml:space="preserve">, a novel architecture is suggested with the goal of improving waste disposal on-site handling and transfer optimization. </w:t>
      </w:r>
      <w:r w:rsidR="00366C56" w:rsidRPr="00366C56">
        <w:rPr>
          <w:rFonts w:ascii="Times New Roman" w:hAnsi="Times New Roman" w:cs="Times New Roman"/>
        </w:rPr>
        <w:t>The network is based on a sensor network, and Data Transfer Nodes (DTN) are used to communicate data from garbage bin filling to a remote server.</w:t>
      </w:r>
    </w:p>
    <w:p w14:paraId="4B525BEF" w14:textId="77777777" w:rsidR="00366C56"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390/s20082380","ISSN":"14248220","PMID":"32331464","abstrac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 (Switzerland)","id":"ITEM-1","issue":"8","issued":{"date-parts":[["2020"]]},"page":"1-15","title":"A smart waste management solution geared towards citizens","type":"article-journal","volume":"20"},"uris":["http://www.mendeley.com/documents/?uuid=a5a3b901-3b59-40a4-9e1f-f8f784a126f2"]}],"mendeley":{"formattedCitation":"[4]","plainTextFormattedCitation":"[4]","previouslyFormattedCitation":"(Pardini &lt;i&gt;et al.&lt;/i&gt;, 2020)"},"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4]</w:t>
      </w:r>
      <w:r w:rsidRPr="001A3E0A">
        <w:rPr>
          <w:rFonts w:ascii="Times New Roman" w:hAnsi="Times New Roman" w:cs="Times New Roman"/>
          <w:color w:val="4472C4" w:themeColor="accent1"/>
          <w:sz w:val="24"/>
          <w:szCs w:val="24"/>
        </w:rPr>
        <w:fldChar w:fldCharType="end"/>
      </w:r>
      <w:r w:rsidR="006E06B6" w:rsidRPr="006E06B6">
        <w:rPr>
          <w:rFonts w:ascii="Times New Roman" w:hAnsi="Times New Roman" w:cs="Times New Roman"/>
        </w:rPr>
        <w:t>This article presents a system (hardware, software, and communications) to improve trash management while also involving citizens. The system uses an IoT method in which the discarded trash from the smart bin is continually monitored by sensors that provide real-time information on the filling level of each compartment.</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390/jsan8030045","ISSN":"22242708","abstract":"Advances in the Internet of Things (IoT) are helping to make water management smarter and optimizing consumption in the smart agriculture industry. This article proposes a new topology of sensor nodes based on the use of inexpensive and highly efficient components, such as water level, soil moisture, temperature, humidity, and rain sensors. Additionally, to guarantee good performance of the system, the used transmission module is based on LoRa LPWAN technology. The design of the main circuit board of the system is optimized by combining two layers and implementing software optimization. The overall sensor network is developed and tested in the research lab, and real farms can be controlled by users manually or automatically using the mobile application. Experimental results are produced by testing sensor and communication link effectiveness, and are subsequently validated in the field through a one-week measurement campaign.","author":[{"dropping-particle":"","family":"Khoa","given":"Tran Anh","non-dropping-particle":"","parse-names":false,"suffix":""},{"dropping-particle":"","family":"Man","given":"Mai Minh","non-dropping-particle":"","parse-names":false,"suffix":""},{"dropping-particle":"","family":"Nguyen","given":"Tan Y.","non-dropping-particle":"","parse-names":false,"suffix":""},{"dropping-particle":"","family":"Nguyen","given":"Van Dung","non-dropping-particle":"","parse-names":false,"suffix":""},{"dropping-particle":"","family":"Nam","given":"Nguyen Hoang","non-dropping-particle":"","parse-names":false,"suffix":""}],"container-title":"Journal of Sensor and Actuator Networks","id":"ITEM-1","issue":"3","issued":{"date-parts":[["2019"]]},"title":"Smart agriculture using IoT multi-sensors: A novel watering management system","type":"article-journal","volume":"8"},"uris":["http://www.mendeley.com/documents/?uuid=1437f99d-2ccd-47df-9e69-dab9fb3664a8"]}],"mendeley":{"formattedCitation":"[11]","plainTextFormattedCitation":"[11]","previouslyFormattedCitation":"(Khoa &lt;i&gt;et al.&lt;/i&gt;, 2019)"},"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1]</w:t>
      </w:r>
      <w:r w:rsidRPr="001A3E0A">
        <w:rPr>
          <w:rFonts w:ascii="Times New Roman" w:hAnsi="Times New Roman" w:cs="Times New Roman"/>
          <w:color w:val="4472C4" w:themeColor="accent1"/>
          <w:sz w:val="24"/>
          <w:szCs w:val="24"/>
        </w:rPr>
        <w:fldChar w:fldCharType="end"/>
      </w:r>
      <w:r w:rsidR="00366C56" w:rsidRPr="00366C56">
        <w:t xml:space="preserve"> </w:t>
      </w:r>
      <w:r w:rsidR="00366C56" w:rsidRPr="00366C56">
        <w:rPr>
          <w:rFonts w:ascii="Times New Roman" w:hAnsi="Times New Roman" w:cs="Times New Roman"/>
        </w:rPr>
        <w:t>This article proposes a revolutionary sensor node design based on the use of low-cost, high-efficiency components such as water level, soil moisture, temperature, humidity, and rain sensors. The transmitting module, in particular, is based on the LoRa LPWAN method, ensuring overall system performance. The principal circuit board of the system is optimised by combining two layers and doing code optimization.</w:t>
      </w:r>
    </w:p>
    <w:p w14:paraId="319DC474" w14:textId="77777777" w:rsidR="006E06B6"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5940/ijrte.d7849.118419","abstract":"The new time of Web and Internet of Things (IOT) worldview is being empowered by the usage of different gadgets like sensors, RFIDs, and actuators. Brilliant (gadgets having noteworthy computational capacities, changing them to 'smart things') are inserted in the earth to screen and gather encompassing information. In this modern restless world where people don’t have proper time to eat and to sleep, they almost forget about how much proper garbage management is important for their healthy being. In this paper we have discussed about how Internet of Things can help us to solve a major problem of proper garbage management using various Wireless sensors. This paper guides about how these sensors and IOT can together be used to properly optimize the various challenges of proper Garbage Management and give the best of the results with efficiently evaluated distribution of the containers","author":[{"dropping-particle":"","family":"Asha","given":"R","non-dropping-particle":"","parse-names":false,"suffix":""},{"dropping-particle":"","family":"Mahajan","given":"Nirdosh","non-dropping-particle":"","parse-names":false,"suffix":""},{"dropping-particle":"","family":"Yadav","given":"Abhiraj","non-dropping-particle":"","parse-names":false,"suffix":""},{"dropping-particle":"","family":"Balamurugan","given":"K S","non-dropping-particle":"","parse-names":false,"suffix":""}],"container-title":"International Journal of Recent Technology and Engineering","id":"ITEM-1","issue":"4","issued":{"date-parts":[["2019"]]},"page":"3646-3649","title":"Garbage Managing Smart System using-IOT","type":"article-journal","volume":"8"},"uris":["http://www.mendeley.com/documents/?uuid=f978b3f1-31d1-4263-9dd9-a51d857129e3"]}],"mendeley":{"formattedCitation":"[12]","plainTextFormattedCitation":"[12]","previouslyFormattedCitation":"(Asha &lt;i&gt;et al.&lt;/i&gt;, 2019)"},"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2]</w:t>
      </w:r>
      <w:r w:rsidRPr="001A3E0A">
        <w:rPr>
          <w:rFonts w:ascii="Times New Roman" w:hAnsi="Times New Roman" w:cs="Times New Roman"/>
          <w:color w:val="4472C4" w:themeColor="accent1"/>
          <w:sz w:val="24"/>
          <w:szCs w:val="24"/>
        </w:rPr>
        <w:fldChar w:fldCharType="end"/>
      </w:r>
      <w:r w:rsidR="006E06B6" w:rsidRPr="006E06B6">
        <w:rPr>
          <w:rFonts w:ascii="Times New Roman" w:hAnsi="Times New Roman" w:cs="Times New Roman"/>
        </w:rPr>
        <w:t xml:space="preserve">The concept of a garbage surveillance system for smart campuses, colleges, clinics, and bus stops is proposed in this article. </w:t>
      </w:r>
      <w:r w:rsidR="00366C56" w:rsidRPr="00366C56">
        <w:rPr>
          <w:rFonts w:ascii="Times New Roman" w:hAnsi="Times New Roman" w:cs="Times New Roman"/>
        </w:rPr>
        <w:t>The Garbage Monitoring System is a clever dustbin that makes use of sensors to raise it above the trendy dustbin.</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22161/ijaers.4.4.12","ISSN":"23496495","abstract":"With rapid increase in population, the issues related to sanitation with respect to garbage management are degrading immensely. It creates unhygienic conditions for the citizens in the nearby surrounding, leading to the spread of infectious diseases and illness. To avoid this problem, IoT based \"Smart Waste Management\" is the best and trending solution. In the proposed system, public dustbins will be provided with embedded device which helps in real time monitoring of level of garbage in garbage bins. The data regarding the garbage levels will be used to provide optimized route for garbage collecting vans, which will reduce cost associated with fuel. The load sensors will increase efficiency of data related to garbage level and moisture sensors will be used to provide data of waste segregation in a dust bin. The analysis of ceaseless data gathered will help municipality and government authorities to improve plans related to smart waste management with the help of various system generated reports.","author":[{"dropping-particle":"","family":"Mahajan","given":"Prof. S.A.","non-dropping-particle":"","parse-names":false,"suffix":""},{"dropping-particle":"","family":"Kokane","given":"Akshay","non-dropping-particle":"","parse-names":false,"suffix":""},{"dropping-particle":"","family":"Shewale","given":"Apoorva","non-dropping-particle":"","parse-names":false,"suffix":""},{"dropping-particle":"","family":"Shinde","given":"Mrunaya","non-dropping-particle":"","parse-names":false,"suffix":""},{"dropping-particle":"","family":"Ingale","given":"Shivani","non-dropping-particle":"","parse-names":false,"suffix":""}],"container-title":"International Journal of Advanced Engineering Research and Science","id":"ITEM-1","issue":"4","issued":{"date-parts":[["2017"]]},"page":"93-95","title":"Smart Waste Management System using IoT","type":"article-journal","volume":"4"},"uris":["http://www.mendeley.com/documents/?uuid=cc533394-9a9f-4d60-a653-22fc29038e02"]}],"mendeley":{"formattedCitation":"[13]","plainTextFormattedCitation":"[13]","previouslyFormattedCitation":"(Mahajan &lt;i&gt;et al.&lt;/i&gt;, 2017)"},"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3]</w:t>
      </w:r>
      <w:r w:rsidRPr="001A3E0A">
        <w:rPr>
          <w:rFonts w:ascii="Times New Roman" w:hAnsi="Times New Roman" w:cs="Times New Roman"/>
          <w:color w:val="4472C4" w:themeColor="accent1"/>
          <w:sz w:val="24"/>
          <w:szCs w:val="24"/>
        </w:rPr>
        <w:fldChar w:fldCharType="end"/>
      </w:r>
      <w:r w:rsidR="006E06B6" w:rsidRPr="006E06B6">
        <w:rPr>
          <w:rFonts w:ascii="Times New Roman" w:hAnsi="Times New Roman" w:cs="Times New Roman"/>
        </w:rPr>
        <w:t>In the proposed system, public trash cans would be equipped with an integrated device that allows for real-time tracking of waste levels in the bins. The information on waste levels would be used to create an optimal path for trash collection vans, which will save money on fuel. The load sensors will enhance the accuracy of trash level information, while humidity sensors would give data on waste segregation in a dust bin.</w:t>
      </w:r>
    </w:p>
    <w:p w14:paraId="0C866DCF" w14:textId="77777777" w:rsidR="006E06B6"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016/j.jksuci.2020.08.016","ISSN":"22131248","abstract":"Waste management leads to the demolition of waste conducted by recycling and landfilling. Deep learning and the Internet of things (IoT) confer an agile solution in classification and real-time data monitoring, respectively. This paper reflects a capable architecture of the waste management system based on deep learning and IoT. The proposed model renders an astute way to sort digestible and indigestible waste using a convolutional neural network (CNN), a popular deep learning paradigm. The scheme also introduces an architectural design of a smart trash bin that utilizes a microcontroller with multiple sensors. The proposed method employs IoT and Bluetooth connectivity for data monitoring. IoT enables control of real-time data from anywhere while Bluetooth aids short-range data monitoring through an android application. To examine the efficacy of the developed model, the accuracy of waste label classification, sensors data estimation, and system usability scale (SUS) are enumerated and interpreted. The classification accuracy of the proposed architecture based on the CNN model is 95.3125%, and the SUS score is 86%. However, this smart system will be adjustable to household activities with real-time waste monitoring.","author":[{"dropping-particle":"","family":"Rahman","given":"Md Wahidur","non-dropping-particle":"","parse-names":false,"suffix":""},{"dropping-particle":"","family":"Islam","given":"Rahabul","non-dropping-particle":"","parse-names":false,"suffix":""},{"dropping-particle":"","family":"Hasan","given":"Arafat","non-dropping-particle":"","parse-names":false,"suffix":""},{"dropping-particle":"","family":"Bithi","given":"Nasima Islam","non-dropping-particle":"","parse-names":false,"suffix":""},{"dropping-particle":"","family":"Hasan","given":"Md Mahmodul","non-dropping-particle":"","parse-names":false,"suffix":""},{"dropping-particle":"","family":"Rahman","given":"Mohammad Motiur","non-dropping-particle":"","parse-names":false,"suffix":""}],"container-title":"Journal of King Saud University - Computer and Information Sciences","id":"ITEM-1","issue":"xxxx","issued":{"date-parts":[["2020"]]},"publisher":"The Authors","title":"Intelligent waste management system using deep learning with IoT","type":"article-journal"},"uris":["http://www.mendeley.com/documents/?uuid=79fab197-a348-4226-ad01-343878ae6855"]}],"mendeley":{"formattedCitation":"[14]","plainTextFormattedCitation":"[14]","previouslyFormattedCitation":"(Rahman &lt;i&gt;et al.&lt;/i&gt;, 2020)"},"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4]</w:t>
      </w:r>
      <w:r w:rsidRPr="001A3E0A">
        <w:rPr>
          <w:rFonts w:ascii="Times New Roman" w:hAnsi="Times New Roman" w:cs="Times New Roman"/>
          <w:color w:val="4472C4" w:themeColor="accent1"/>
          <w:sz w:val="24"/>
          <w:szCs w:val="24"/>
        </w:rPr>
        <w:fldChar w:fldCharType="end"/>
      </w:r>
      <w:r w:rsidR="006E06B6" w:rsidRPr="006E06B6">
        <w:rPr>
          <w:rFonts w:ascii="Times New Roman" w:hAnsi="Times New Roman" w:cs="Times New Roman"/>
        </w:rPr>
        <w:t>The suggested model, which employs a convolutional neural network (CNN), a prominent machine learning approach, to separate biodegradable and insoluble waste, is presented un this study. The plan also includes an architectural concept for a smart garbage can that incorporates a microprocessor and several sensors.</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January 2019","issued":{"date-parts":[["2018"]]},"page":"1-5","publisher":"IEEE","title":"Solid Waste Collection as a Service using IoT-Solution for Smart Cities","type":"article-journal"},"uris":["http://www.mendeley.com/documents/?uuid=91fd549c-bf95-4643-a522-e505a384b638"]}],"mendeley":{"formattedCitation":"[15]","plainTextFormattedCitation":"[15]","previouslyFormattedCitation":"(Chaudhari and Bhole, 2018)"},"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5]</w:t>
      </w:r>
      <w:r w:rsidRPr="001A3E0A">
        <w:rPr>
          <w:rFonts w:ascii="Times New Roman" w:hAnsi="Times New Roman" w:cs="Times New Roman"/>
          <w:color w:val="4472C4" w:themeColor="accent1"/>
          <w:sz w:val="24"/>
          <w:szCs w:val="24"/>
        </w:rPr>
        <w:fldChar w:fldCharType="end"/>
      </w:r>
      <w:r w:rsidR="006E06B6" w:rsidRPr="006E06B6">
        <w:rPr>
          <w:rFonts w:ascii="Times New Roman" w:hAnsi="Times New Roman" w:cs="Times New Roman"/>
        </w:rPr>
        <w:t>They presented an Internet of Things-based management of solid waste in this article, which allows garbage bin monitoring, dynamic scheduling, and tracking of garbage collector vehicles in a city of the future. Garbage bins fitted with moderate embedded devices are placed around the city under the proposed model.</w:t>
      </w:r>
    </w:p>
    <w:p w14:paraId="1C2F659C" w14:textId="77777777" w:rsidR="008A3E1D" w:rsidRPr="001A3E0A"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lastRenderedPageBreak/>
        <w:fldChar w:fldCharType="begin" w:fldLock="1"/>
      </w:r>
      <w:r w:rsidR="002041C9">
        <w:rPr>
          <w:rFonts w:ascii="Times New Roman" w:hAnsi="Times New Roman" w:cs="Times New Roman"/>
          <w:color w:val="4472C4" w:themeColor="accent1"/>
          <w:sz w:val="24"/>
          <w:szCs w:val="24"/>
        </w:rPr>
        <w:instrText>ADDIN CSL_CITATION {"citationItems":[{"id":"ITEM-1","itemData":{"DOI":"10.1016/j.scs.2021.102814","ISSN":"22106707","PMID":"33654655","abstract":"The outbreak of COVID-19 has posed significant challenges to governments across the world. The increase in hazardous infectious waste (HIW) caused by the pandemic is associated with the risk of transmitting the virus. In this study, hazardous waste includes infectious waste generated both by individuals and by hospitals during the COVID-19 pandemic. To control the outbreak by maintaining social distance and home quarantine protocols, daily necessities and health supplies must be provided to the people affected. Governments play an essential role in the management of the crisis, creating an elaborate plan for collecting HIW and providing necessities and health supplies. This paper proposes a leader-follower approach for hazardous infectious waste collection and government aid distribution to control COVID-19. At the top level of the model, government policies are designed to support people by distributing daily necessities and health supplies, and to support contractors by waste collection. The lower level of the model is related to the operational decisions of contractors with limited capacities. Due to the potential risk of virus transmission via contaminated waste, the proposed model considers the complications imposed on contractors at the lower level. Applying a stochastic programming approach, four possible scenarios are examined, dependent of the severity of the outbreak. As a solution approach, the Benders decomposition method is combined with Karush-Kuhn-Tucker conditions. The results show that government support, in addition to much better management of citizen demand, can control the spread of the virus by implementing quarantine decisions.","author":[{"dropping-particle":"","family":"Valizadeh","given":"Jaber","non-dropping-particle":"","parse-names":false,"suffix":""},{"dropping-particle":"","family":"Hafezalkotob","given":"Ashkan","non-dropping-particle":"","parse-names":false,"suffix":""},{"dropping-particle":"","family":"Seyed Alizadeh","given":"Seyed Mehdi","non-dropping-particle":"","parse-names":false,"suffix":""},{"dropping-particle":"","family":"Mozafari","given":"Peyman","non-dropping-particle":"","parse-names":false,"suffix":""}],"container-title":"Sustainable Cities and Society","id":"ITEM-1","issue":"February","issued":{"date-parts":[["2021"]]},"page":"102814","publisher":"Elsevier Ltd","title":"Hazardous infectious waste collection and government aid distribution during COVID-19: A robust mathematical leader-follower model approach","type":"article-journal","volume":"69"},"uris":["http://www.mendeley.com/documents/?uuid=591c2bdc-0fad-4f63-afbd-ba326a86ff7a"]}],"mendeley":{"formattedCitation":"[16]","plainTextFormattedCitation":"[16]","previouslyFormattedCitation":"(Valizadeh &lt;i&gt;et al.&lt;/i&gt;, 2021)"},"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6]</w:t>
      </w:r>
      <w:r w:rsidRPr="001A3E0A">
        <w:rPr>
          <w:rFonts w:ascii="Times New Roman" w:hAnsi="Times New Roman" w:cs="Times New Roman"/>
          <w:color w:val="4472C4" w:themeColor="accent1"/>
          <w:sz w:val="24"/>
          <w:szCs w:val="24"/>
        </w:rPr>
        <w:fldChar w:fldCharType="end"/>
      </w:r>
      <w:r w:rsidR="00D1741B" w:rsidRPr="00D1741B">
        <w:rPr>
          <w:rFonts w:ascii="Times New Roman" w:hAnsi="Times New Roman" w:cs="Times New Roman"/>
        </w:rPr>
        <w:t>To combat COVID-19, this study suggests a leader-follower strategy for hazardous infectious waste collection and government aid distribution. We suggest a smart waste material classification based on the 50-layer residual net pre-train (ResNet-50) Convolutional Neural Network model, which would be a machine learning tool as well as represents as the extractor, and indeed the Support Vector Machine (SVM), that is used to categorize waste into useful groups/types including glass, metal, paper, and plastic, among others</w:t>
      </w:r>
      <w:r w:rsidR="00D1741B">
        <w:rPr>
          <w:rFonts w:ascii="Times New Roman" w:hAnsi="Times New Roman" w:cs="Times New Roman"/>
        </w:rPr>
        <w:t xml:space="preserve"> as proposed by</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016/j.promfg.2019.05.086","ISSN":"23519789","abstract":"The accumulation of solid waste in the urban area is becoming a great concern, and it would result in environmental pollution and may be hazardous to human health if it is not properly managed. It is important to have an advanced/intelligent waste management system to manage a variety of waste materials. One of the most important steps of waste management is the separation of the waste into the different components and this process is normally done manually by hand-picking. To simplify the process, we propose an intelligent waste material classification system, which is developed by using the 50-layer residual net pre-train (ResNet-50) Convolutional Neural Network model which is a machine learning tool and serves as the extractor, and Support Vector Machine (SVM) which is used to classify the waste into different groups/types such as glass, metal, paper, and plastic etc. The proposed system is tested on the trash image dataset which was developed by Gary Thung and Mindy Yang, and is able to achieve an accuracy of 87% on the dataset. The separation process of the waste will be faster and intelligent using the proposed waste material classification system without or reducing human involvement.","author":[{"dropping-particle":"","family":"Adedeji","given":"Olugboja","non-dropping-particle":"","parse-names":false,"suffix":""},{"dropping-particle":"","family":"Wang","given":"Zenghui","non-dropping-particle":"","parse-names":false,"suffix":""}],"container-title":"Procedia Manufacturing","id":"ITEM-1","issued":{"date-parts":[["2019"]]},"page":"607-612","publisher":"Elsevier B.V.","title":"Intelligent waste classification system using deep learning convolutional neural network","type":"article-journal","volume":"35"},"uris":["http://www.mendeley.com/documents/?uuid=3b145cee-d862-479f-8266-a12d3bef7175"]}],"mendeley":{"formattedCitation":"[17]","plainTextFormattedCitation":"[17]","previouslyFormattedCitation":"(Adedeji and Wang, 2019)"},"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7]</w:t>
      </w:r>
      <w:r w:rsidRPr="001A3E0A">
        <w:rPr>
          <w:rFonts w:ascii="Times New Roman" w:hAnsi="Times New Roman" w:cs="Times New Roman"/>
          <w:color w:val="4472C4" w:themeColor="accent1"/>
          <w:sz w:val="24"/>
          <w:szCs w:val="24"/>
        </w:rPr>
        <w:fldChar w:fldCharType="end"/>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author":[{"dropping-particle":"","family":"Proposal","given":"Project","non-dropping-particle":"","parse-names":false,"suffix":""},{"dropping-particle":"","family":"Unnat","given":"Under","non-dropping-particle":"","parse-names":false,"suffix":""},{"dropping-particle":"","family":"Abhiyan","given":"Bharat","non-dropping-particle":"","parse-names":false,"suffix":""}],"id":"ITEM-1","issued":{"date-parts":[["0"]]},"title":"Smart Dustbin","type":"article-journal"},"uris":["http://www.mendeley.com/documents/?uuid=f46481d3-0d91-4ffe-9a80-b60967b77972"]}],"mendeley":{"formattedCitation":"[18]","plainTextFormattedCitation":"[18]","previouslyFormattedCitation":"(Proposal &lt;i&gt;et al.&lt;/i&gt;, n.d.)"},"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8]</w:t>
      </w:r>
      <w:r w:rsidRPr="001A3E0A">
        <w:rPr>
          <w:rFonts w:ascii="Times New Roman" w:hAnsi="Times New Roman" w:cs="Times New Roman"/>
          <w:color w:val="4472C4" w:themeColor="accent1"/>
          <w:sz w:val="24"/>
          <w:szCs w:val="24"/>
        </w:rPr>
        <w:fldChar w:fldCharType="end"/>
      </w:r>
      <w:r w:rsidR="00D1741B" w:rsidRPr="00D1741B">
        <w:rPr>
          <w:rFonts w:ascii="Times New Roman" w:hAnsi="Times New Roman" w:cs="Times New Roman"/>
        </w:rPr>
        <w:t xml:space="preserve"> suggested the “Smart Dustbin” in this article, which would be a Cellular bin that autonomously monitors rubbish levels and transmits messages to the appropriate city officials to update the bin's status.</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author":[{"dropping-particle":"","family":"Kumar R","given":"Kiran B","non-dropping-particle":"","parse-names":false,"suffix":""},{"dropping-particle":"","family":"Patil","given":"Suman B","non-dropping-particle":"","parse-names":false,"suffix":""},{"dropping-particle":"","family":"Manjula","given":"S","non-dropping-particle":"","parse-names":false,"suffix":""},{"dropping-particle":"","family":"Kumar","given":"Harish N","non-dropping-particle":"","parse-names":false,"suffix":""}],"container-title":"International Journal of Engineering and Techniques","id":"ITEM-1","issue":"3","issued":{"date-parts":[["2018"]]},"page":"379-383","title":"An IoT Based Approach for Efficient Collection and Disposal of E-waste","type":"article-journal","volume":"4"},"uris":["http://www.mendeley.com/documents/?uuid=0c82804c-238f-470f-84fd-a53b7f06734d"]}],"mendeley":{"formattedCitation":"[19]","plainTextFormattedCitation":"[19]","previouslyFormattedCitation":"(Kumar R &lt;i&gt;et al.&lt;/i&gt;, 2018)"},"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19]</w:t>
      </w:r>
      <w:r w:rsidRPr="001A3E0A">
        <w:rPr>
          <w:rFonts w:ascii="Times New Roman" w:hAnsi="Times New Roman" w:cs="Times New Roman"/>
          <w:color w:val="4472C4" w:themeColor="accent1"/>
          <w:sz w:val="24"/>
          <w:szCs w:val="24"/>
        </w:rPr>
        <w:fldChar w:fldCharType="end"/>
      </w:r>
      <w:r w:rsidR="00D1741B" w:rsidRPr="00D1741B">
        <w:rPr>
          <w:rFonts w:ascii="Times New Roman" w:hAnsi="Times New Roman" w:cs="Times New Roman"/>
        </w:rPr>
        <w:t xml:space="preserve">This article discusses an automated system that allows depositors to dispose of their e-waste and be compensated for it. In terms of e-waste collectors, an online bidding session is held, with the winner receiving ownership of the electronic trash that he or she won in the online bidding process. For this, an interactive digital bin with multiple sensors and modules is required. After user </w:t>
      </w:r>
      <w:r w:rsidR="007A7ABC" w:rsidRPr="00D1741B">
        <w:rPr>
          <w:rFonts w:ascii="Times New Roman" w:hAnsi="Times New Roman" w:cs="Times New Roman"/>
        </w:rPr>
        <w:t>verification,</w:t>
      </w:r>
      <w:r w:rsidR="00D1741B" w:rsidRPr="00D1741B">
        <w:rPr>
          <w:rFonts w:ascii="Times New Roman" w:hAnsi="Times New Roman" w:cs="Times New Roman"/>
        </w:rPr>
        <w:t xml:space="preserve"> the bin must be able to loc</w:t>
      </w:r>
      <w:r w:rsidR="00D1741B">
        <w:rPr>
          <w:rFonts w:ascii="Times New Roman" w:hAnsi="Times New Roman" w:cs="Times New Roman"/>
        </w:rPr>
        <w:t xml:space="preserve">k and unlock </w:t>
      </w:r>
      <w:proofErr w:type="gramStart"/>
      <w:r w:rsidR="00D1741B">
        <w:rPr>
          <w:rFonts w:ascii="Times New Roman" w:hAnsi="Times New Roman" w:cs="Times New Roman"/>
        </w:rPr>
        <w:t>itself</w:t>
      </w:r>
      <w:r w:rsidR="00D1741B" w:rsidRPr="00D1741B">
        <w:rPr>
          <w:rFonts w:ascii="Times New Roman" w:hAnsi="Times New Roman" w:cs="Times New Roman"/>
        </w:rPr>
        <w:t>.</w:t>
      </w:r>
      <w:r w:rsidR="008A3E1D" w:rsidRPr="001A3E0A">
        <w:rPr>
          <w:rFonts w:ascii="Times New Roman" w:hAnsi="Times New Roman" w:cs="Times New Roman"/>
          <w:noProof/>
          <w:color w:val="4472C4" w:themeColor="accent1"/>
          <w:sz w:val="24"/>
          <w:szCs w:val="24"/>
        </w:rPr>
        <w:t>(</w:t>
      </w:r>
      <w:proofErr w:type="spellStart"/>
      <w:proofErr w:type="gramEnd"/>
      <w:r w:rsidR="008A3E1D" w:rsidRPr="001A3E0A">
        <w:rPr>
          <w:rFonts w:ascii="Times New Roman" w:hAnsi="Times New Roman" w:cs="Times New Roman"/>
          <w:noProof/>
          <w:color w:val="4472C4" w:themeColor="accent1"/>
          <w:sz w:val="24"/>
          <w:szCs w:val="24"/>
        </w:rPr>
        <w:t>Urlagunta</w:t>
      </w:r>
      <w:proofErr w:type="spellEnd"/>
      <w:r w:rsidR="008A3E1D" w:rsidRPr="001A3E0A">
        <w:rPr>
          <w:rFonts w:ascii="Times New Roman" w:hAnsi="Times New Roman" w:cs="Times New Roman"/>
          <w:color w:val="4472C4" w:themeColor="accent1"/>
          <w:sz w:val="24"/>
          <w:szCs w:val="24"/>
        </w:rPr>
        <w:t>)</w:t>
      </w:r>
      <w:r w:rsidR="00D1741B" w:rsidRPr="00D1741B">
        <w:rPr>
          <w:rFonts w:ascii="Times New Roman" w:hAnsi="Times New Roman" w:cs="Times New Roman"/>
        </w:rPr>
        <w:t xml:space="preserve"> The smart bin in this article is based on the Micro - controller system, which is connected to a GSM modem and also an ultrasonic sensor. An ultrasonic sensor is mounted on the top of the trashcan to measure the dustbin's height. The minimum height is set at 10cm. The Microcontroller will be designed such that when the trash fills, the remaining height above the threshold height will be shown</w:t>
      </w:r>
    </w:p>
    <w:p w14:paraId="6159C91E" w14:textId="77777777" w:rsidR="00D1741B"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390/ecsa-7-08224","author":[{"dropping-particle":"","family":"Abba","given":"Sani","non-dropping-particle":"","parse-names":false,"suffix":""},{"dropping-particle":"","family":"Light","given":"Chinaka","non-dropping-particle":"","parse-names":false,"suffix":""}],"id":"ITEM-1","issued":{"date-parts":[["2020"]]},"page":"8224","title":"IoT-Based Framework For Smart Waste Monitoring And Control System, A Case Study of Smart Cities.","type":"article-journal"},"uris":["http://www.mendeley.com/documents/?uuid=c67a436b-9c91-4a6c-923e-f0a0ab5091b6"]}],"mendeley":{"formattedCitation":"[20]","plainTextFormattedCitation":"[20]","previouslyFormattedCitation":"(Abba and Light, 2020)"},"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20]</w:t>
      </w:r>
      <w:r w:rsidRPr="001A3E0A">
        <w:rPr>
          <w:rFonts w:ascii="Times New Roman" w:hAnsi="Times New Roman" w:cs="Times New Roman"/>
          <w:color w:val="4472C4" w:themeColor="accent1"/>
          <w:sz w:val="24"/>
          <w:szCs w:val="24"/>
        </w:rPr>
        <w:fldChar w:fldCharType="end"/>
      </w:r>
      <w:r w:rsidR="00D1741B" w:rsidRPr="00D1741B">
        <w:rPr>
          <w:rFonts w:ascii="Times New Roman" w:hAnsi="Times New Roman" w:cs="Times New Roman"/>
        </w:rPr>
        <w:t>This paper describes the design and implementation of an internet of things (IoT) based Arduino microcontroller that uses ultrasonic sensors are used to detect the amount of trash in garbage bins and reveal the information and updates as "empty," "half-filled," or "filled" on an LCD screen at periodic intervals, and also transmit the data level information.</w:t>
      </w:r>
      <w:r w:rsidR="00DA30C6">
        <w:rPr>
          <w:rFonts w:ascii="Times New Roman" w:hAnsi="Times New Roman" w:cs="Times New Roman"/>
        </w:rPr>
        <w:t xml:space="preserve"> </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author":[{"dropping-particle":"","family":"Likotiko","given":"Eunice David","non-dropping-particle":"","parse-names":false,"suffix":""},{"dropping-particle":"","family":"Nyambo","given":"Devotha","non-dropping-particle":"","parse-names":false,"suffix":""},{"dropping-particle":"","family":"Mwangoka","given":"Joseph","non-dropping-particle":"","parse-names":false,"suffix":""}],"container-title":"Ijcseit","id":"ITEM-1","issue":"5","issued":{"date-parts":[["2017"]]},"page":"1-14","title":"M Ulti -a Gent B Ased I Ot S Mart W Aste M Onitoring a Nd C Ollection","type":"article-journal","volume":"7"},"uris":["http://www.mendeley.com/documents/?uuid=0a71c5b2-11d8-423e-a2c5-0518e3148359"]}],"mendeley":{"formattedCitation":"[21]","plainTextFormattedCitation":"[21]","previouslyFormattedCitation":"(Likotiko &lt;i&gt;et al.&lt;/i&gt;, 2017)"},"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21]</w:t>
      </w:r>
      <w:r w:rsidRPr="001A3E0A">
        <w:rPr>
          <w:rFonts w:ascii="Times New Roman" w:hAnsi="Times New Roman" w:cs="Times New Roman"/>
          <w:color w:val="4472C4" w:themeColor="accent1"/>
          <w:sz w:val="24"/>
          <w:szCs w:val="24"/>
        </w:rPr>
        <w:fldChar w:fldCharType="end"/>
      </w:r>
      <w:r w:rsidR="00DA30C6">
        <w:rPr>
          <w:rFonts w:ascii="Times New Roman" w:hAnsi="Times New Roman" w:cs="Times New Roman"/>
          <w:color w:val="4472C4" w:themeColor="accent1"/>
          <w:sz w:val="24"/>
          <w:szCs w:val="24"/>
        </w:rPr>
        <w:t xml:space="preserve"> </w:t>
      </w:r>
      <w:r w:rsidR="00D1741B" w:rsidRPr="00D1741B">
        <w:rPr>
          <w:rFonts w:ascii="Times New Roman" w:hAnsi="Times New Roman" w:cs="Times New Roman"/>
        </w:rPr>
        <w:t xml:space="preserve">An Internet of Things (IoT) architecture for real-time garbage monitoring and collection is presented in this study, with the goal of improving and optimizing solid waste collection in cities. The </w:t>
      </w:r>
      <w:proofErr w:type="spellStart"/>
      <w:r w:rsidR="00D1741B" w:rsidRPr="00D1741B">
        <w:rPr>
          <w:rFonts w:ascii="Times New Roman" w:hAnsi="Times New Roman" w:cs="Times New Roman"/>
        </w:rPr>
        <w:t>Netlogo</w:t>
      </w:r>
      <w:proofErr w:type="spellEnd"/>
      <w:r w:rsidR="00D1741B" w:rsidRPr="00D1741B">
        <w:rPr>
          <w:rFonts w:ascii="Times New Roman" w:hAnsi="Times New Roman" w:cs="Times New Roman"/>
        </w:rPr>
        <w:t xml:space="preserve"> Multi-agent platform was used to mimic real-time monitoring and intelligent waste management decisions.</w:t>
      </w:r>
    </w:p>
    <w:p w14:paraId="4C856D9F" w14:textId="77777777" w:rsidR="00D1741B" w:rsidRDefault="006D40B0" w:rsidP="005D05CA">
      <w:pPr>
        <w:spacing w:line="240" w:lineRule="auto"/>
        <w:jc w:val="both"/>
        <w:rPr>
          <w:rFonts w:ascii="Times New Roman" w:hAnsi="Times New Roman" w:cs="Times New Roman"/>
        </w:rPr>
      </w:pP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37896/jxu14.5/573","ISSN":"10012400","author":[{"dropping-particle":"","family":"Devi","given":"K Gayathri","non-dropping-particle":"","parse-names":false,"suffix":""},{"dropping-particle":"","family":"Yasoda","given":"K","non-dropping-particle":"","parse-names":false,"suffix":""},{"dropping-particle":"","family":"Dhivya","given":"M","non-dropping-particle":"","parse-names":false,"suffix":""},{"dropping-particle":"","family":"Kishore","given":"B","non-dropping-particle":"","parse-names":false,"suffix":""}],"container-title":"Journal of Xidian University","id":"ITEM-1","issue":"5","issued":{"date-parts":[["2020"]]},"page":"5281-5290","title":"Automatic Health Care Waste Segregation and Disposal System","type":"article-journal","volume":"14"},"uris":["http://www.mendeley.com/documents/?uuid=5e4074c2-9307-42f4-be9c-14c5a8afc21e"]}],"mendeley":{"formattedCitation":"[22]","plainTextFormattedCitation":"[22]","previouslyFormattedCitation":"(Devi &lt;i&gt;et al.&lt;/i&gt;, 2020)"},"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22]</w:t>
      </w:r>
      <w:r w:rsidRPr="001A3E0A">
        <w:rPr>
          <w:rFonts w:ascii="Times New Roman" w:hAnsi="Times New Roman" w:cs="Times New Roman"/>
          <w:color w:val="4472C4" w:themeColor="accent1"/>
          <w:sz w:val="24"/>
          <w:szCs w:val="24"/>
        </w:rPr>
        <w:fldChar w:fldCharType="end"/>
      </w:r>
      <w:r w:rsidR="00DA30C6">
        <w:rPr>
          <w:rFonts w:ascii="Times New Roman" w:hAnsi="Times New Roman" w:cs="Times New Roman"/>
          <w:color w:val="4472C4" w:themeColor="accent1"/>
          <w:sz w:val="24"/>
          <w:szCs w:val="24"/>
        </w:rPr>
        <w:t xml:space="preserve"> </w:t>
      </w:r>
      <w:r w:rsidR="00D1741B" w:rsidRPr="00D1741B">
        <w:rPr>
          <w:rFonts w:ascii="Times New Roman" w:hAnsi="Times New Roman" w:cs="Times New Roman"/>
        </w:rPr>
        <w:t>An automatic trash segregator is proposed in this study. When medical waste is detected, the conveyor belt is moved by an external motor. The trash will be sent to the sensing and classification units. The input picture is captured, pre-processed, Median filtering, contrast enhancement, and segmentation are all done in five phases.</w:t>
      </w:r>
      <w:r w:rsidR="00DA30C6">
        <w:rPr>
          <w:rFonts w:ascii="Times New Roman" w:hAnsi="Times New Roman" w:cs="Times New Roman"/>
        </w:rPr>
        <w:t xml:space="preserve"> </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DOI":"10.1016/j.jclepro.2021.127169","ISSN":"09596526","author":[{"dropping-particle":"","family":"Fletcher","given":"C.A.","non-dropping-particle":"","parse-names":false,"suffix":""},{"dropping-particle":"","family":"Clair","given":"R.","non-dropping-particle":"St.","parse-names":false,"suffix":""},{"dropping-particle":"","family":"Sharmina","given":"M.","non-dropping-particle":"","parse-names":false,"suffix":""}],"container-title":"Journal of Cleaner Production","id":"ITEM-1","issued":{"date-parts":[["2021"]]},"page":"127169","publisher":"Elsevier Ltd","title":"A framework for assessing the circularity and technological maturity of plastic waste management strategies in hospitals","type":"article-journal","volume":"306"},"uris":["http://www.mendeley.com/documents/?uuid=f7548ad2-ca43-440f-a8e9-d641907a9df9"]}],"mendeley":{"formattedCitation":"[23]","plainTextFormattedCitation":"[23]","previouslyFormattedCitation":"(Fletcher &lt;i&gt;et al.&lt;/i&gt;, 2021)"},"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23]</w:t>
      </w:r>
      <w:r w:rsidRPr="001A3E0A">
        <w:rPr>
          <w:rFonts w:ascii="Times New Roman" w:hAnsi="Times New Roman" w:cs="Times New Roman"/>
          <w:color w:val="4472C4" w:themeColor="accent1"/>
          <w:sz w:val="24"/>
          <w:szCs w:val="24"/>
        </w:rPr>
        <w:fldChar w:fldCharType="end"/>
      </w:r>
      <w:r w:rsidR="00DA30C6">
        <w:rPr>
          <w:rFonts w:ascii="Times New Roman" w:hAnsi="Times New Roman" w:cs="Times New Roman"/>
          <w:color w:val="4472C4" w:themeColor="accent1"/>
          <w:sz w:val="24"/>
          <w:szCs w:val="24"/>
        </w:rPr>
        <w:t xml:space="preserve"> </w:t>
      </w:r>
      <w:r w:rsidR="00D1741B" w:rsidRPr="00D1741B">
        <w:rPr>
          <w:rFonts w:ascii="Times New Roman" w:hAnsi="Times New Roman" w:cs="Times New Roman"/>
        </w:rPr>
        <w:t xml:space="preserve">The article creates the ‘Waste Hierarchy-Technology Readiness Levels' framework and evaluates each waste management plan against it, showing the technological maturation and the strategy's place in the Waste Framework directive, as well as its relative adherence to circular economy concepts. </w:t>
      </w:r>
      <w:r w:rsidRPr="001A3E0A">
        <w:rPr>
          <w:rFonts w:ascii="Times New Roman" w:hAnsi="Times New Roman" w:cs="Times New Roman"/>
          <w:color w:val="4472C4" w:themeColor="accent1"/>
          <w:sz w:val="24"/>
          <w:szCs w:val="24"/>
        </w:rPr>
        <w:fldChar w:fldCharType="begin" w:fldLock="1"/>
      </w:r>
      <w:r w:rsidR="002041C9">
        <w:rPr>
          <w:rFonts w:ascii="Times New Roman" w:hAnsi="Times New Roman" w:cs="Times New Roman"/>
          <w:color w:val="4472C4" w:themeColor="accent1"/>
          <w:sz w:val="24"/>
          <w:szCs w:val="24"/>
        </w:rPr>
        <w:instrText>ADDIN CSL_CITATION {"citationItems":[{"id":"ITEM-1","itemData":{"author":[{"dropping-particle":"","family":"Karthikeyan","given":"M","non-dropping-particle":"","parse-names":false,"suffix":""},{"dropping-particle":"","family":"Eligo","given":"Degumenna","non-dropping-particle":"","parse-names":false,"suffix":""},{"dropping-particle":"","family":"Gebrehiyot","given":"Sirak","non-dropping-particle":"","parse-names":false,"suffix":""},{"dropping-particle":"","family":"Bekele","given":"Emiru","non-dropping-particle":"","parse-names":false,"suffix":""},{"dropping-particle":"","family":"Daniel","given":"Daginet","non-dropping-particle":"","parse-names":false,"suffix":""},{"dropping-particle":"","family":"Dansa","given":"Girma","non-dropping-particle":"","parse-names":false,"suffix":""}],"id":"ITEM-1","issue":"796","issued":{"date-parts":[["2019"]]},"page":"796-804","title":"GSM Based Smart Waste Bin Monitoring System In Ethiopia","type":"article-journal","volume":"VI"},"uris":["http://www.mendeley.com/documents/?uuid=f8eb53ae-c828-407a-8ea3-8d209adf5afe"]}],"mendeley":{"formattedCitation":"[3]","plainTextFormattedCitation":"[3]","previouslyFormattedCitation":"(Karthikeyan &lt;i&gt;et al.&lt;/i&gt;, 2019)"},"properties":{"noteIndex":0},"schema":"https://github.com/citation-style-language/schema/raw/master/csl-citation.json"}</w:instrText>
      </w:r>
      <w:r w:rsidRPr="001A3E0A">
        <w:rPr>
          <w:rFonts w:ascii="Times New Roman" w:hAnsi="Times New Roman" w:cs="Times New Roman"/>
          <w:color w:val="4472C4" w:themeColor="accent1"/>
          <w:sz w:val="24"/>
          <w:szCs w:val="24"/>
        </w:rPr>
        <w:fldChar w:fldCharType="separate"/>
      </w:r>
      <w:r w:rsidR="002041C9" w:rsidRPr="002041C9">
        <w:rPr>
          <w:rFonts w:ascii="Times New Roman" w:hAnsi="Times New Roman" w:cs="Times New Roman"/>
          <w:noProof/>
          <w:color w:val="4472C4" w:themeColor="accent1"/>
          <w:sz w:val="24"/>
          <w:szCs w:val="24"/>
        </w:rPr>
        <w:t>[3]</w:t>
      </w:r>
      <w:r w:rsidRPr="001A3E0A">
        <w:rPr>
          <w:rFonts w:ascii="Times New Roman" w:hAnsi="Times New Roman" w:cs="Times New Roman"/>
          <w:color w:val="4472C4" w:themeColor="accent1"/>
          <w:sz w:val="24"/>
          <w:szCs w:val="24"/>
        </w:rPr>
        <w:fldChar w:fldCharType="end"/>
      </w:r>
      <w:r w:rsidR="00DA30C6">
        <w:rPr>
          <w:rFonts w:ascii="Times New Roman" w:hAnsi="Times New Roman" w:cs="Times New Roman"/>
          <w:color w:val="4472C4" w:themeColor="accent1"/>
          <w:sz w:val="24"/>
          <w:szCs w:val="24"/>
        </w:rPr>
        <w:t xml:space="preserve"> </w:t>
      </w:r>
      <w:r w:rsidR="00D1741B" w:rsidRPr="00D1741B">
        <w:rPr>
          <w:rFonts w:ascii="Times New Roman" w:hAnsi="Times New Roman" w:cs="Times New Roman"/>
        </w:rPr>
        <w:t>This article presents a concept for a smart g</w:t>
      </w:r>
      <w:r w:rsidR="00C9398A">
        <w:rPr>
          <w:rFonts w:ascii="Times New Roman" w:hAnsi="Times New Roman" w:cs="Times New Roman"/>
        </w:rPr>
        <w:t>arbage bins surveillance system</w:t>
      </w:r>
      <w:r w:rsidR="00D1741B" w:rsidRPr="00D1741B">
        <w:rPr>
          <w:rFonts w:ascii="Times New Roman" w:hAnsi="Times New Roman" w:cs="Times New Roman"/>
        </w:rPr>
        <w:t> in Ethiopian cities that uses the Global System for Mobile Communication (GSM) to organize trash collection networks in residential and commercial sectors. The level of waste material in the trash bin has been monitored using an ultrasonic sensor in this suggested system, and it will continually connect with the authorized cl</w:t>
      </w:r>
      <w:r w:rsidR="00D1741B">
        <w:rPr>
          <w:rFonts w:ascii="Times New Roman" w:hAnsi="Times New Roman" w:cs="Times New Roman"/>
        </w:rPr>
        <w:t>ean-up person's cell phone via GSM</w:t>
      </w:r>
      <w:r w:rsidR="00D1741B" w:rsidRPr="00D1741B">
        <w:rPr>
          <w:rFonts w:ascii="Times New Roman" w:hAnsi="Times New Roman" w:cs="Times New Roman"/>
        </w:rPr>
        <w:t xml:space="preserve"> modem.</w:t>
      </w:r>
    </w:p>
    <w:p w14:paraId="35CB51EA" w14:textId="6ADB116A" w:rsidR="003C44D7" w:rsidRDefault="00D26E6B" w:rsidP="005D05CA">
      <w:pPr>
        <w:spacing w:line="240" w:lineRule="auto"/>
        <w:jc w:val="both"/>
        <w:rPr>
          <w:rFonts w:ascii="Times New Roman" w:hAnsi="Times New Roman" w:cs="Times New Roman"/>
        </w:rPr>
      </w:pPr>
      <w:r w:rsidRPr="001A3E0A">
        <w:rPr>
          <w:rFonts w:ascii="Times New Roman" w:hAnsi="Times New Roman" w:cs="Times New Roman"/>
          <w:b/>
          <w:bCs/>
          <w:noProof/>
          <w:color w:val="BF8F00" w:themeColor="accent4" w:themeShade="BF"/>
          <w:sz w:val="28"/>
          <w:szCs w:val="28"/>
          <w:u w:val="single"/>
          <w:lang w:val="en-US"/>
        </w:rPr>
        <w:drawing>
          <wp:anchor distT="0" distB="0" distL="114300" distR="114300" simplePos="0" relativeHeight="251655680" behindDoc="1" locked="0" layoutInCell="1" allowOverlap="1" wp14:anchorId="6525B26B" wp14:editId="49C2EB6F">
            <wp:simplePos x="0" y="0"/>
            <wp:positionH relativeFrom="column">
              <wp:posOffset>3401060</wp:posOffset>
            </wp:positionH>
            <wp:positionV relativeFrom="paragraph">
              <wp:posOffset>7620</wp:posOffset>
            </wp:positionV>
            <wp:extent cx="3618865" cy="2847975"/>
            <wp:effectExtent l="0" t="0" r="635" b="9525"/>
            <wp:wrapTight wrapText="bothSides">
              <wp:wrapPolygon edited="0">
                <wp:start x="0" y="0"/>
                <wp:lineTo x="0" y="21528"/>
                <wp:lineTo x="21490" y="21528"/>
                <wp:lineTo x="21490" y="0"/>
                <wp:lineTo x="0" y="0"/>
              </wp:wrapPolygon>
            </wp:wrapTight>
            <wp:docPr id="32" name="Picture 31" descr="WhatsApp Image 2020-11-25 at 10.47.33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25 at 10.47.33 AM.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18865" cy="2847975"/>
                    </a:xfrm>
                    <a:prstGeom prst="rect">
                      <a:avLst/>
                    </a:prstGeom>
                  </pic:spPr>
                </pic:pic>
              </a:graphicData>
            </a:graphic>
          </wp:anchor>
        </w:drawing>
      </w:r>
      <w:r w:rsidR="005424D0" w:rsidRPr="005424D0">
        <w:rPr>
          <w:rFonts w:ascii="Times New Roman" w:hAnsi="Times New Roman" w:cs="Times New Roman"/>
        </w:rPr>
        <w:t xml:space="preserve">This research will be crucial not only for individuals whose professions primarily entail the disposal of garbage cans, but also for the general public who will be following the smart city rules for a higher quality of life. </w:t>
      </w:r>
      <w:r w:rsidR="00C9398A" w:rsidRPr="00C9398A">
        <w:rPr>
          <w:rFonts w:ascii="Times New Roman" w:hAnsi="Times New Roman" w:cs="Times New Roman"/>
        </w:rPr>
        <w:t>The implementation of this suggested technique would go a long way forward into ensuring effective and efficient real-time garbage disposal and resource utilization, as well as improving life for smart city residents. The actual implementation of the functional conceptual model will serve as an advanced as well as instructive technique of sustaining and improving the wellbeing of smart urban residents with in long run.</w:t>
      </w:r>
    </w:p>
    <w:p w14:paraId="54126017" w14:textId="145DBAFC" w:rsidR="00427AAB" w:rsidRPr="003C44D7" w:rsidRDefault="005424D0" w:rsidP="005D05CA">
      <w:pPr>
        <w:pStyle w:val="ListParagraph"/>
        <w:numPr>
          <w:ilvl w:val="0"/>
          <w:numId w:val="8"/>
        </w:numPr>
        <w:spacing w:line="240" w:lineRule="auto"/>
        <w:jc w:val="both"/>
        <w:rPr>
          <w:rFonts w:ascii="Times New Roman" w:hAnsi="Times New Roman" w:cs="Times New Roman"/>
          <w:b/>
          <w:bCs/>
          <w:lang w:val="en-US"/>
        </w:rPr>
      </w:pPr>
      <w:r w:rsidRPr="003C44D7">
        <w:rPr>
          <w:rFonts w:ascii="Times New Roman" w:hAnsi="Times New Roman" w:cs="Times New Roman"/>
          <w:b/>
          <w:bCs/>
          <w:lang w:val="en-US"/>
        </w:rPr>
        <w:t>System Architecture</w:t>
      </w:r>
    </w:p>
    <w:p w14:paraId="04B1BB48" w14:textId="77777777" w:rsidR="00D26E6B" w:rsidRDefault="00995885" w:rsidP="005D05CA">
      <w:pPr>
        <w:spacing w:line="240" w:lineRule="auto"/>
        <w:jc w:val="both"/>
        <w:rPr>
          <w:rFonts w:ascii="Times New Roman" w:hAnsi="Times New Roman" w:cs="Times New Roman"/>
          <w:lang w:val="en-US"/>
        </w:rPr>
      </w:pPr>
      <w:r w:rsidRPr="001A3E0A">
        <w:rPr>
          <w:rFonts w:ascii="Times New Roman" w:hAnsi="Times New Roman" w:cs="Times New Roman"/>
          <w:lang w:val="en-US"/>
        </w:rPr>
        <w:t>Figure (</w:t>
      </w:r>
      <w:proofErr w:type="spellStart"/>
      <w:r w:rsidRPr="001A3E0A">
        <w:rPr>
          <w:rFonts w:ascii="Times New Roman" w:hAnsi="Times New Roman" w:cs="Times New Roman"/>
          <w:lang w:val="en-US"/>
        </w:rPr>
        <w:t>i</w:t>
      </w:r>
      <w:proofErr w:type="spellEnd"/>
      <w:r w:rsidRPr="001A3E0A">
        <w:rPr>
          <w:rFonts w:ascii="Times New Roman" w:hAnsi="Times New Roman" w:cs="Times New Roman"/>
          <w:lang w:val="en-US"/>
        </w:rPr>
        <w:t xml:space="preserve">) </w:t>
      </w:r>
      <w:r w:rsidR="00443FDF">
        <w:rPr>
          <w:rFonts w:ascii="Times New Roman" w:hAnsi="Times New Roman" w:cs="Times New Roman"/>
          <w:lang w:val="en-US"/>
        </w:rPr>
        <w:t>illustrate</w:t>
      </w:r>
      <w:r>
        <w:rPr>
          <w:rFonts w:ascii="Times New Roman" w:hAnsi="Times New Roman" w:cs="Times New Roman"/>
          <w:lang w:val="en-US"/>
        </w:rPr>
        <w:t xml:space="preserve"> the overall system architecture</w:t>
      </w:r>
      <w:r w:rsidRPr="001A3E0A">
        <w:rPr>
          <w:rFonts w:ascii="Times New Roman" w:hAnsi="Times New Roman" w:cs="Times New Roman"/>
          <w:lang w:val="en-US"/>
        </w:rPr>
        <w:t xml:space="preserve"> module. Inlet, Split rollers, Pipeline system, Dihydrogen monoxide outlet system exhaust System, Chained </w:t>
      </w:r>
    </w:p>
    <w:p w14:paraId="78C9AE80" w14:textId="6AFFC91E" w:rsidR="00D26E6B" w:rsidRPr="001A3E0A" w:rsidRDefault="00D26E6B" w:rsidP="00D26E6B">
      <w:pPr>
        <w:spacing w:line="240" w:lineRule="auto"/>
        <w:jc w:val="center"/>
        <w:rPr>
          <w:rFonts w:ascii="Times New Roman" w:hAnsi="Times New Roman" w:cs="Times New Roman"/>
          <w:b/>
          <w:bCs/>
          <w:sz w:val="20"/>
          <w:szCs w:val="10"/>
          <w:lang w:val="en-US"/>
        </w:rPr>
      </w:pPr>
      <w:r>
        <w:rPr>
          <w:rFonts w:ascii="Times New Roman" w:hAnsi="Times New Roman" w:cs="Times New Roman"/>
          <w:lang w:val="en-US"/>
        </w:rPr>
        <w:t xml:space="preserve">                                                                                                  </w:t>
      </w:r>
      <w:r>
        <w:rPr>
          <w:rFonts w:ascii="Times New Roman" w:hAnsi="Times New Roman" w:cs="Times New Roman"/>
          <w:b/>
          <w:bCs/>
          <w:sz w:val="20"/>
          <w:szCs w:val="10"/>
          <w:lang w:val="en-US"/>
        </w:rPr>
        <w:t>Fig</w:t>
      </w:r>
      <w:r w:rsidR="00E64B59">
        <w:rPr>
          <w:rFonts w:ascii="Times New Roman" w:hAnsi="Times New Roman" w:cs="Times New Roman"/>
          <w:b/>
          <w:bCs/>
          <w:sz w:val="20"/>
          <w:szCs w:val="10"/>
          <w:lang w:val="en-US"/>
        </w:rPr>
        <w:t xml:space="preserve">. </w:t>
      </w:r>
      <w:r>
        <w:rPr>
          <w:rFonts w:ascii="Times New Roman" w:hAnsi="Times New Roman" w:cs="Times New Roman"/>
          <w:b/>
          <w:bCs/>
          <w:sz w:val="20"/>
          <w:szCs w:val="10"/>
          <w:lang w:val="en-US"/>
        </w:rPr>
        <w:t>1</w:t>
      </w:r>
      <w:r w:rsidR="00134156">
        <w:rPr>
          <w:rFonts w:ascii="Times New Roman" w:hAnsi="Times New Roman" w:cs="Times New Roman"/>
          <w:b/>
          <w:bCs/>
          <w:sz w:val="20"/>
          <w:szCs w:val="10"/>
          <w:lang w:val="en-US"/>
        </w:rPr>
        <w:t xml:space="preserve"> </w:t>
      </w:r>
      <w:r w:rsidRPr="001F7CC9">
        <w:rPr>
          <w:rFonts w:ascii="Times New Roman" w:hAnsi="Times New Roman" w:cs="Times New Roman"/>
          <w:sz w:val="20"/>
          <w:szCs w:val="10"/>
          <w:lang w:val="en-US"/>
        </w:rPr>
        <w:t>System</w:t>
      </w:r>
      <w:r w:rsidR="00134156" w:rsidRPr="001F7CC9">
        <w:rPr>
          <w:rFonts w:ascii="Times New Roman" w:hAnsi="Times New Roman" w:cs="Times New Roman"/>
          <w:sz w:val="20"/>
          <w:szCs w:val="10"/>
          <w:lang w:val="en-US"/>
        </w:rPr>
        <w:t xml:space="preserve"> </w:t>
      </w:r>
      <w:r w:rsidRPr="001F7CC9">
        <w:rPr>
          <w:rFonts w:ascii="Times New Roman" w:hAnsi="Times New Roman" w:cs="Times New Roman"/>
          <w:sz w:val="20"/>
          <w:szCs w:val="10"/>
          <w:lang w:val="en-US"/>
        </w:rPr>
        <w:t>Architecture</w:t>
      </w:r>
    </w:p>
    <w:p w14:paraId="5AA296DA" w14:textId="6C386BD1" w:rsidR="00D26E6B" w:rsidRDefault="00D26E6B" w:rsidP="005D05CA">
      <w:pPr>
        <w:spacing w:line="240" w:lineRule="auto"/>
        <w:jc w:val="both"/>
        <w:rPr>
          <w:rFonts w:ascii="Times New Roman" w:hAnsi="Times New Roman" w:cs="Times New Roman"/>
          <w:lang w:val="en-US"/>
        </w:rPr>
      </w:pPr>
      <w:r>
        <w:rPr>
          <w:rFonts w:ascii="Times New Roman" w:hAnsi="Times New Roman" w:cs="Times New Roman"/>
          <w:lang w:val="en-US"/>
        </w:rPr>
        <w:t xml:space="preserve">            </w:t>
      </w:r>
    </w:p>
    <w:p w14:paraId="5848471D" w14:textId="77777777" w:rsidR="00D26E6B" w:rsidRDefault="00D26E6B" w:rsidP="005D05CA">
      <w:pPr>
        <w:spacing w:line="240" w:lineRule="auto"/>
        <w:jc w:val="both"/>
        <w:rPr>
          <w:rFonts w:ascii="Times New Roman" w:hAnsi="Times New Roman" w:cs="Times New Roman"/>
          <w:lang w:val="en-US"/>
        </w:rPr>
      </w:pPr>
    </w:p>
    <w:p w14:paraId="5FFD2347" w14:textId="5A0EAAF7" w:rsidR="00995885" w:rsidRPr="001A3E0A" w:rsidRDefault="00995885" w:rsidP="005D05CA">
      <w:pPr>
        <w:spacing w:line="240" w:lineRule="auto"/>
        <w:jc w:val="both"/>
        <w:rPr>
          <w:rFonts w:ascii="Times New Roman" w:hAnsi="Times New Roman" w:cs="Times New Roman"/>
          <w:lang w:val="en-US"/>
        </w:rPr>
      </w:pPr>
      <w:r w:rsidRPr="001A3E0A">
        <w:rPr>
          <w:rFonts w:ascii="Times New Roman" w:hAnsi="Times New Roman" w:cs="Times New Roman"/>
          <w:lang w:val="en-US"/>
        </w:rPr>
        <w:t>conveyor belt, Incinerator, Solar panel, Brushes, Arduino</w:t>
      </w:r>
      <w:r w:rsidR="00D26E6B">
        <w:rPr>
          <w:rFonts w:ascii="Times New Roman" w:hAnsi="Times New Roman" w:cs="Times New Roman"/>
          <w:lang w:val="en-US"/>
        </w:rPr>
        <w:t xml:space="preserve"> </w:t>
      </w:r>
      <w:r w:rsidRPr="001A3E0A">
        <w:rPr>
          <w:rFonts w:ascii="Times New Roman" w:hAnsi="Times New Roman" w:cs="Times New Roman"/>
          <w:lang w:val="en-US"/>
        </w:rPr>
        <w:t xml:space="preserve">Uno microcontroller, IR Sensor, Ultrasonic Sensor, Moisture Sensor, Glass Detector sensor, Inductive proximity Sensor, Node-MCU ESP8266, Wrapper,3 chambers for dihydrogen monoxide-2 for contaminant dihydrogen monoxide 1 for pristine dihydrogen monoxide, </w:t>
      </w:r>
      <w:proofErr w:type="spellStart"/>
      <w:r w:rsidRPr="001A3E0A">
        <w:rPr>
          <w:rFonts w:ascii="Times New Roman" w:hAnsi="Times New Roman" w:cs="Times New Roman"/>
          <w:lang w:val="en-US"/>
        </w:rPr>
        <w:t>Thermo</w:t>
      </w:r>
      <w:proofErr w:type="spellEnd"/>
      <w:r w:rsidRPr="001A3E0A">
        <w:rPr>
          <w:rFonts w:ascii="Times New Roman" w:hAnsi="Times New Roman" w:cs="Times New Roman"/>
          <w:lang w:val="en-US"/>
        </w:rPr>
        <w:t xml:space="preserve"> engenderer and Electrodes, ECU board, Breadboards, Jumper wires, OLED Exhibit, LED lights, DC motor is the few main components utilized for making the module.</w:t>
      </w:r>
    </w:p>
    <w:p w14:paraId="0D3F3B3B" w14:textId="77777777" w:rsidR="00995885" w:rsidRPr="001A3E0A" w:rsidRDefault="00995885" w:rsidP="005D05CA">
      <w:pPr>
        <w:spacing w:line="240" w:lineRule="auto"/>
        <w:jc w:val="both"/>
        <w:rPr>
          <w:rFonts w:ascii="Times New Roman" w:hAnsi="Times New Roman" w:cs="Times New Roman"/>
          <w:lang w:val="en-US"/>
        </w:rPr>
      </w:pPr>
      <w:r w:rsidRPr="001A3E0A">
        <w:rPr>
          <w:rFonts w:ascii="Times New Roman" w:hAnsi="Times New Roman" w:cs="Times New Roman"/>
          <w:lang w:val="en-US"/>
        </w:rPr>
        <w:lastRenderedPageBreak/>
        <w:t xml:space="preserve">If medical waste is disposed of in the inlet, it is transferred to the chain conveyor belt, which triggers the DC motor which causes the conveyor belt to move. Metal, dry, wet, glass, and incinerate wastes are dissevered into five categories. The sensors detect the waste predicated on the type of waste, and the waste is then sorted into concrete bins. The state of filling the bin is immediately signaled by LEDs utilizing artificial perspicacity. The red LED on the bin commences flashing as it approaches full capacity, and a caveat note is sent to the local ascendant entities. The waste that has been filed is immediately bundled. The wastes that must be incinerated are burned in the contrivance's incinerator chamber. The thermo-engenderer converts the heat engendered in the incinerator chamber into electrical energy. The conveyor </w:t>
      </w:r>
      <w:proofErr w:type="spellStart"/>
      <w:r w:rsidRPr="001A3E0A">
        <w:rPr>
          <w:rFonts w:ascii="Times New Roman" w:hAnsi="Times New Roman" w:cs="Times New Roman"/>
          <w:lang w:val="en-US"/>
        </w:rPr>
        <w:t>belt's</w:t>
      </w:r>
      <w:proofErr w:type="spellEnd"/>
      <w:r w:rsidRPr="001A3E0A">
        <w:rPr>
          <w:rFonts w:ascii="Times New Roman" w:hAnsi="Times New Roman" w:cs="Times New Roman"/>
          <w:lang w:val="en-US"/>
        </w:rPr>
        <w:t xml:space="preserve"> DC motor consumes the engendered electrical energy. The conveyor belt is automatically washed until the whole operation is consummated utilizing a chain conveyor belt cleaning machine.</w:t>
      </w:r>
    </w:p>
    <w:p w14:paraId="1549649C" w14:textId="77777777" w:rsidR="002C32BA" w:rsidRPr="001A3E0A" w:rsidRDefault="002C32BA" w:rsidP="005D05CA">
      <w:pPr>
        <w:spacing w:line="240" w:lineRule="auto"/>
        <w:jc w:val="both"/>
        <w:rPr>
          <w:rFonts w:ascii="Times New Roman" w:hAnsi="Times New Roman" w:cs="Times New Roman"/>
          <w:lang w:val="en-US"/>
        </w:rPr>
      </w:pPr>
      <w:r w:rsidRPr="001A3E0A">
        <w:rPr>
          <w:rFonts w:ascii="Times New Roman" w:hAnsi="Times New Roman" w:cs="Times New Roman"/>
          <w:lang w:val="en-US"/>
        </w:rPr>
        <w:t>IoT, AI, and web/app Development are the three innovations utilized in this scheme. To control the flow of waste into the conveyor, the inlet segment has an open and close function. To detect metallic waste, an inductive proximity sensor is utilized. Arduino Uno is in charge of the conveyor belt's pacing and rotation. An incinerator is additionally part of this contrivance. When a human pushes the trigger, the controls are turned off, and the waste on the conveyor belt is sent to the incinerator container. The walls of the incinerator are composed of clay and covered with aluminum foil. Inside the incinerator are the ECU board electrodes and thermo-engenderer, which are habituated to engender electricity from thermal energy. The DC motor is driven by the engendered electricity. The sensors are deactivated until the procedure is done. This contrivance withal has the capability of sending an admonishment SMS if a bin is loaded. Action is detected by an infrared sensor. Moisture Sensors for dry and wet waste, Inductive Proximity Sensors for metal waste, Ultrasonic Sensors for bin filling tracking Warning messaging via Node MCU ESP8266-12E, visual exhibit via OLED Exhibit, and waste packaging via hotwire sealer.</w:t>
      </w:r>
    </w:p>
    <w:p w14:paraId="3BA57D6E" w14:textId="77777777" w:rsidR="007C4878" w:rsidRPr="001A3E0A" w:rsidRDefault="002C32BA" w:rsidP="005D05CA">
      <w:pPr>
        <w:spacing w:line="240" w:lineRule="auto"/>
        <w:jc w:val="both"/>
        <w:rPr>
          <w:rFonts w:ascii="Times New Roman" w:hAnsi="Times New Roman" w:cs="Times New Roman"/>
          <w:lang w:val="en-US"/>
        </w:rPr>
      </w:pPr>
      <w:r w:rsidRPr="001A3E0A">
        <w:rPr>
          <w:rFonts w:ascii="Times New Roman" w:hAnsi="Times New Roman" w:cs="Times New Roman"/>
          <w:lang w:val="en-US"/>
        </w:rPr>
        <w:t>The Biomedical Waste Segregator is a piece of automated machinery that sorts waste into four categories: metal, glass, dry, and wet. The suggested framework would be capable of monitoring and managing the solid waste amassment process as well as the total amassment process. To detect metallic waste, an inductive proximity sensor is utilized. Dry and wet waste is disunited utilizing a blower system. A microcontroller controls the timing and rotation of the conveyor belt. This contrivance additionally has a feature that sends an admonition SMS if a bin is loaded.</w:t>
      </w:r>
    </w:p>
    <w:p w14:paraId="56C9A6BF" w14:textId="77777777" w:rsidR="00427AAB" w:rsidRPr="001A3E0A" w:rsidRDefault="00772128" w:rsidP="005D05CA">
      <w:pPr>
        <w:shd w:val="clear" w:color="auto" w:fill="FFFFFF"/>
        <w:spacing w:after="100" w:afterAutospacing="1" w:line="240" w:lineRule="auto"/>
        <w:jc w:val="both"/>
        <w:outlineLvl w:val="0"/>
        <w:rPr>
          <w:rFonts w:ascii="Times New Roman" w:eastAsia="Times New Roman" w:hAnsi="Times New Roman" w:cs="Times New Roman"/>
          <w:color w:val="0F1111"/>
          <w:kern w:val="36"/>
          <w:lang w:eastAsia="en-IN"/>
        </w:rPr>
      </w:pPr>
      <w:r>
        <w:rPr>
          <w:rFonts w:ascii="Times New Roman" w:hAnsi="Times New Roman" w:cs="Times New Roman"/>
          <w:b/>
          <w:bCs/>
          <w:lang w:val="en-US"/>
        </w:rPr>
        <w:t xml:space="preserve">3.1 </w:t>
      </w:r>
      <w:r w:rsidR="00427AAB" w:rsidRPr="001A3E0A">
        <w:rPr>
          <w:rFonts w:ascii="Times New Roman" w:hAnsi="Times New Roman" w:cs="Times New Roman"/>
          <w:b/>
          <w:bCs/>
          <w:lang w:val="en-US"/>
        </w:rPr>
        <w:t>Wrapping:</w:t>
      </w:r>
    </w:p>
    <w:p w14:paraId="110ED9A9" w14:textId="77777777" w:rsidR="00706B4A" w:rsidRPr="001A3E0A" w:rsidRDefault="0047153F" w:rsidP="005D05CA">
      <w:pPr>
        <w:spacing w:line="240" w:lineRule="auto"/>
        <w:jc w:val="both"/>
        <w:rPr>
          <w:rFonts w:ascii="Times New Roman" w:hAnsi="Times New Roman" w:cs="Times New Roman"/>
          <w:bCs/>
          <w:lang w:val="en-US"/>
        </w:rPr>
      </w:pPr>
      <w:r w:rsidRPr="00747E0B">
        <w:rPr>
          <w:rFonts w:ascii="Times New Roman" w:hAnsi="Times New Roman" w:cs="Times New Roman"/>
          <w:bCs/>
          <w:lang w:val="en-US"/>
        </w:rPr>
        <w:t>The Ultrasonic sensor causes the door of the respective container to close as the waste is filled in it. The container's door is made up of two semi-circular panels. One of the circular plates is connected to the other by a thin rod, while the other is connected by an insulating rod (namely wood). A very low volt current is passing through each rod as the doors close. The rods (the rod with electric flow heats up) come next to each other until the door is fully locked. The heat and compression are just enough to melt and seal the trash container</w:t>
      </w:r>
      <w:r w:rsidR="00427AAB" w:rsidRPr="00747E0B">
        <w:rPr>
          <w:rFonts w:ascii="Times New Roman" w:hAnsi="Times New Roman" w:cs="Times New Roman"/>
          <w:bCs/>
          <w:lang w:val="en-US"/>
        </w:rPr>
        <w:t>. Once the doors of the container are closed, the current in the rod flows till the rod reaches enough temperature.</w:t>
      </w:r>
    </w:p>
    <w:p w14:paraId="01C0EDEF" w14:textId="77777777" w:rsidR="00427AAB" w:rsidRPr="001A3E0A" w:rsidRDefault="00772128" w:rsidP="005D05CA">
      <w:pPr>
        <w:spacing w:line="240" w:lineRule="auto"/>
        <w:jc w:val="both"/>
        <w:rPr>
          <w:rFonts w:ascii="Times New Roman" w:hAnsi="Times New Roman" w:cs="Times New Roman"/>
          <w:b/>
          <w:bCs/>
          <w:lang w:val="en-US"/>
        </w:rPr>
      </w:pPr>
      <w:r>
        <w:rPr>
          <w:rFonts w:ascii="Times New Roman" w:hAnsi="Times New Roman" w:cs="Times New Roman"/>
          <w:b/>
          <w:bCs/>
          <w:lang w:val="en-US"/>
        </w:rPr>
        <w:t xml:space="preserve">3.2 </w:t>
      </w:r>
      <w:r w:rsidR="00427AAB" w:rsidRPr="001A3E0A">
        <w:rPr>
          <w:rFonts w:ascii="Times New Roman" w:hAnsi="Times New Roman" w:cs="Times New Roman"/>
          <w:b/>
          <w:bCs/>
          <w:lang w:val="en-US"/>
        </w:rPr>
        <w:t>Incinerator:</w:t>
      </w:r>
    </w:p>
    <w:p w14:paraId="61748C84" w14:textId="77777777" w:rsidR="00427AAB" w:rsidRPr="001A3E0A" w:rsidRDefault="00C6173B" w:rsidP="005D05CA">
      <w:pPr>
        <w:spacing w:line="240" w:lineRule="auto"/>
        <w:jc w:val="both"/>
        <w:rPr>
          <w:rFonts w:ascii="Times New Roman" w:hAnsi="Times New Roman" w:cs="Times New Roman"/>
          <w:bCs/>
          <w:lang w:val="en-US"/>
        </w:rPr>
      </w:pPr>
      <w:r w:rsidRPr="001A3E0A">
        <w:rPr>
          <w:rFonts w:ascii="Times New Roman" w:hAnsi="Times New Roman" w:cs="Times New Roman"/>
          <w:bCs/>
          <w:lang w:val="en-US"/>
        </w:rPr>
        <w:t>To burn the garbage, an incinerator is required. Medical waste must be incinerated in some cases. When a human p</w:t>
      </w:r>
      <w:r w:rsidR="004B7CCB" w:rsidRPr="001A3E0A">
        <w:rPr>
          <w:rFonts w:ascii="Times New Roman" w:hAnsi="Times New Roman" w:cs="Times New Roman"/>
          <w:bCs/>
          <w:lang w:val="en-US"/>
        </w:rPr>
        <w:t>ushes</w:t>
      </w:r>
      <w:r w:rsidRPr="001A3E0A">
        <w:rPr>
          <w:rFonts w:ascii="Times New Roman" w:hAnsi="Times New Roman" w:cs="Times New Roman"/>
          <w:bCs/>
          <w:lang w:val="en-US"/>
        </w:rPr>
        <w:t xml:space="preserve"> the trigger, the controls are turned off, and the waste on the conveyor belt is sent to the incinerator container. The walls of the incinerator are made of clay and covered with </w:t>
      </w:r>
      <w:r w:rsidR="004B7CCB" w:rsidRPr="001A3E0A">
        <w:rPr>
          <w:rFonts w:ascii="Times New Roman" w:hAnsi="Times New Roman" w:cs="Times New Roman"/>
          <w:bCs/>
          <w:lang w:val="en-US"/>
        </w:rPr>
        <w:t>aluminum</w:t>
      </w:r>
      <w:r w:rsidRPr="001A3E0A">
        <w:rPr>
          <w:rFonts w:ascii="Times New Roman" w:hAnsi="Times New Roman" w:cs="Times New Roman"/>
          <w:bCs/>
          <w:lang w:val="en-US"/>
        </w:rPr>
        <w:t xml:space="preserve"> foils. Inside the incinerator are the ECU board electrodes and the </w:t>
      </w:r>
      <w:proofErr w:type="spellStart"/>
      <w:r w:rsidRPr="001A3E0A">
        <w:rPr>
          <w:rFonts w:ascii="Times New Roman" w:hAnsi="Times New Roman" w:cs="Times New Roman"/>
          <w:bCs/>
          <w:lang w:val="en-US"/>
        </w:rPr>
        <w:t>thermo</w:t>
      </w:r>
      <w:proofErr w:type="spellEnd"/>
      <w:r w:rsidRPr="001A3E0A">
        <w:rPr>
          <w:rFonts w:ascii="Times New Roman" w:hAnsi="Times New Roman" w:cs="Times New Roman"/>
          <w:bCs/>
          <w:lang w:val="en-US"/>
        </w:rPr>
        <w:t xml:space="preserve"> generator, which is used to generate electricity from thermal energy. The DC motor is driven by the produced electricity.</w:t>
      </w:r>
    </w:p>
    <w:p w14:paraId="4F3F819D" w14:textId="77777777" w:rsidR="00427AAB" w:rsidRPr="001A3E0A" w:rsidRDefault="00772128" w:rsidP="005D05CA">
      <w:pPr>
        <w:spacing w:line="240" w:lineRule="auto"/>
        <w:jc w:val="both"/>
        <w:rPr>
          <w:rFonts w:ascii="Times New Roman" w:hAnsi="Times New Roman" w:cs="Times New Roman"/>
          <w:b/>
          <w:bCs/>
          <w:lang w:val="en-US"/>
        </w:rPr>
      </w:pPr>
      <w:r>
        <w:rPr>
          <w:rFonts w:ascii="Times New Roman" w:hAnsi="Times New Roman" w:cs="Times New Roman"/>
          <w:b/>
          <w:bCs/>
          <w:lang w:val="en-US"/>
        </w:rPr>
        <w:t xml:space="preserve">3.3 </w:t>
      </w:r>
      <w:r w:rsidR="00427AAB" w:rsidRPr="001A3E0A">
        <w:rPr>
          <w:rFonts w:ascii="Times New Roman" w:hAnsi="Times New Roman" w:cs="Times New Roman"/>
          <w:b/>
          <w:bCs/>
          <w:lang w:val="en-US"/>
        </w:rPr>
        <w:t>Conveyor cleaning system:</w:t>
      </w:r>
    </w:p>
    <w:p w14:paraId="525C56D3" w14:textId="77777777" w:rsidR="00747E0B" w:rsidRDefault="0051022E" w:rsidP="005D05CA">
      <w:pPr>
        <w:spacing w:line="240" w:lineRule="auto"/>
        <w:jc w:val="both"/>
        <w:rPr>
          <w:rFonts w:ascii="Times New Roman" w:hAnsi="Times New Roman" w:cs="Times New Roman"/>
          <w:bCs/>
          <w:lang w:val="en-US"/>
        </w:rPr>
      </w:pPr>
      <w:r w:rsidRPr="001A3E0A">
        <w:rPr>
          <w:rFonts w:ascii="Times New Roman" w:hAnsi="Times New Roman" w:cs="Times New Roman"/>
          <w:bCs/>
          <w:lang w:val="en-US"/>
        </w:rPr>
        <w:t xml:space="preserve">The conveyor cleaner makes contact with the returned conveyor and uses a rotating, pre-moistened, heavy-duty belt to scrub it continuously. For ease of product handling, the clean conveying surface is allowed to </w:t>
      </w:r>
      <w:proofErr w:type="spellStart"/>
      <w:proofErr w:type="gramStart"/>
      <w:r w:rsidRPr="001A3E0A">
        <w:rPr>
          <w:rFonts w:ascii="Times New Roman" w:hAnsi="Times New Roman" w:cs="Times New Roman"/>
          <w:bCs/>
          <w:lang w:val="en-US"/>
        </w:rPr>
        <w:t>dry.Conveyor</w:t>
      </w:r>
      <w:proofErr w:type="spellEnd"/>
      <w:proofErr w:type="gramEnd"/>
      <w:r w:rsidRPr="001A3E0A">
        <w:rPr>
          <w:rFonts w:ascii="Times New Roman" w:hAnsi="Times New Roman" w:cs="Times New Roman"/>
          <w:bCs/>
          <w:lang w:val="en-US"/>
        </w:rPr>
        <w:t xml:space="preserve"> cleaners are made of heavy-duty stainless steel and have long-lasting scrubbing belts that need no maintenance. A 1/4inch NTT-thread is used to connect to the water inlet, and a manual shutoff is included. A three-quarter inch ID hose is used to empty the drain pan. The belt friction corrections, as well as the drain tub, are also conveniently accessible for normal </w:t>
      </w:r>
      <w:proofErr w:type="spellStart"/>
      <w:proofErr w:type="gramStart"/>
      <w:r w:rsidRPr="001A3E0A">
        <w:rPr>
          <w:rFonts w:ascii="Times New Roman" w:hAnsi="Times New Roman" w:cs="Times New Roman"/>
          <w:bCs/>
          <w:lang w:val="en-US"/>
        </w:rPr>
        <w:t>maintenance.The</w:t>
      </w:r>
      <w:proofErr w:type="spellEnd"/>
      <w:proofErr w:type="gramEnd"/>
      <w:r w:rsidRPr="001A3E0A">
        <w:rPr>
          <w:rFonts w:ascii="Times New Roman" w:hAnsi="Times New Roman" w:cs="Times New Roman"/>
          <w:bCs/>
          <w:lang w:val="en-US"/>
        </w:rPr>
        <w:t xml:space="preserve"> CC series of conveyor cleaners are enticing solutions for reduced tension line downtime because of these characteristics, as well as ease of operation and easy insulation.</w:t>
      </w:r>
    </w:p>
    <w:p w14:paraId="3B7BC0FB" w14:textId="77777777" w:rsidR="00747E0B" w:rsidRPr="001A3E0A" w:rsidRDefault="00772128" w:rsidP="005D05CA">
      <w:pPr>
        <w:tabs>
          <w:tab w:val="left" w:pos="7588"/>
        </w:tabs>
        <w:spacing w:line="240" w:lineRule="auto"/>
        <w:jc w:val="both"/>
        <w:rPr>
          <w:rFonts w:ascii="Times New Roman" w:eastAsia="Arial" w:hAnsi="Times New Roman" w:cs="Times New Roman"/>
          <w:b/>
          <w:bCs/>
        </w:rPr>
      </w:pPr>
      <w:r>
        <w:rPr>
          <w:rFonts w:ascii="Times New Roman" w:eastAsia="Arial" w:hAnsi="Times New Roman" w:cs="Times New Roman"/>
          <w:b/>
          <w:bCs/>
        </w:rPr>
        <w:t xml:space="preserve">3.4 </w:t>
      </w:r>
      <w:r w:rsidR="00747E0B" w:rsidRPr="001A3E0A">
        <w:rPr>
          <w:rFonts w:ascii="Times New Roman" w:eastAsia="Arial" w:hAnsi="Times New Roman" w:cs="Times New Roman"/>
          <w:b/>
          <w:bCs/>
        </w:rPr>
        <w:t>Circuit diagram:</w:t>
      </w:r>
    </w:p>
    <w:p w14:paraId="15A73F58" w14:textId="77777777" w:rsidR="00747E0B" w:rsidRPr="001A3E0A" w:rsidRDefault="00443FDF" w:rsidP="005D05CA">
      <w:pPr>
        <w:tabs>
          <w:tab w:val="left" w:pos="7588"/>
        </w:tabs>
        <w:spacing w:line="240" w:lineRule="auto"/>
        <w:jc w:val="center"/>
        <w:rPr>
          <w:rFonts w:ascii="Times New Roman" w:eastAsia="Arial" w:hAnsi="Times New Roman" w:cs="Times New Roman"/>
        </w:rPr>
      </w:pPr>
      <w:r>
        <w:rPr>
          <w:rFonts w:ascii="Times New Roman" w:eastAsia="Arial" w:hAnsi="Times New Roman" w:cs="Times New Roman"/>
          <w:noProof/>
          <w:lang w:val="en-US"/>
        </w:rPr>
        <w:lastRenderedPageBreak/>
        <w:drawing>
          <wp:inline distT="0" distB="0" distL="0" distR="0" wp14:anchorId="4C65A614" wp14:editId="72A13E2E">
            <wp:extent cx="3352800" cy="340764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52800" cy="3407645"/>
                    </a:xfrm>
                    <a:prstGeom prst="rect">
                      <a:avLst/>
                    </a:prstGeom>
                    <a:noFill/>
                    <a:ln>
                      <a:noFill/>
                    </a:ln>
                  </pic:spPr>
                </pic:pic>
              </a:graphicData>
            </a:graphic>
          </wp:inline>
        </w:drawing>
      </w:r>
    </w:p>
    <w:p w14:paraId="4C35C47F" w14:textId="22A0F7D3" w:rsidR="00747E0B" w:rsidRPr="00E64B59" w:rsidRDefault="00747E0B" w:rsidP="005D05CA">
      <w:pPr>
        <w:tabs>
          <w:tab w:val="left" w:pos="7588"/>
        </w:tabs>
        <w:spacing w:line="240" w:lineRule="auto"/>
        <w:jc w:val="center"/>
        <w:rPr>
          <w:rFonts w:ascii="Times New Roman" w:eastAsia="Arial" w:hAnsi="Times New Roman" w:cs="Times New Roman"/>
          <w:b/>
          <w:bCs/>
          <w:color w:val="000000" w:themeColor="text1"/>
        </w:rPr>
      </w:pPr>
      <w:r w:rsidRPr="00E64B59">
        <w:rPr>
          <w:rFonts w:ascii="Times New Roman" w:eastAsia="Arial" w:hAnsi="Times New Roman" w:cs="Times New Roman"/>
          <w:b/>
          <w:bCs/>
          <w:color w:val="000000" w:themeColor="text1"/>
        </w:rPr>
        <w:t>Fig</w:t>
      </w:r>
      <w:r w:rsidR="00E64B59">
        <w:rPr>
          <w:rFonts w:ascii="Times New Roman" w:eastAsia="Arial" w:hAnsi="Times New Roman" w:cs="Times New Roman"/>
          <w:b/>
          <w:bCs/>
          <w:color w:val="000000" w:themeColor="text1"/>
        </w:rPr>
        <w:t>.2</w:t>
      </w:r>
      <w:r w:rsidR="00995885" w:rsidRPr="00E64B59">
        <w:rPr>
          <w:rFonts w:ascii="Times New Roman" w:eastAsia="Arial" w:hAnsi="Times New Roman" w:cs="Times New Roman"/>
          <w:b/>
          <w:bCs/>
          <w:color w:val="000000" w:themeColor="text1"/>
        </w:rPr>
        <w:t xml:space="preserve"> </w:t>
      </w:r>
      <w:r w:rsidR="00995885" w:rsidRPr="001F7CC9">
        <w:rPr>
          <w:rFonts w:ascii="Times New Roman" w:eastAsia="Arial" w:hAnsi="Times New Roman" w:cs="Times New Roman"/>
          <w:color w:val="000000" w:themeColor="text1"/>
        </w:rPr>
        <w:t>Circuit Diagram</w:t>
      </w:r>
    </w:p>
    <w:p w14:paraId="45C01873" w14:textId="77777777" w:rsidR="00747E0B" w:rsidRPr="001A3E0A" w:rsidRDefault="00747E0B" w:rsidP="005D05CA">
      <w:pPr>
        <w:tabs>
          <w:tab w:val="left" w:pos="7588"/>
        </w:tabs>
        <w:spacing w:line="240" w:lineRule="auto"/>
        <w:jc w:val="both"/>
        <w:rPr>
          <w:rFonts w:ascii="Times New Roman" w:eastAsia="Arial" w:hAnsi="Times New Roman" w:cs="Times New Roman"/>
          <w:color w:val="000000" w:themeColor="text1"/>
        </w:rPr>
      </w:pPr>
      <w:r w:rsidRPr="001A3E0A">
        <w:rPr>
          <w:rFonts w:ascii="Times New Roman" w:eastAsia="Arial" w:hAnsi="Times New Roman" w:cs="Times New Roman"/>
          <w:color w:val="000000" w:themeColor="text1"/>
        </w:rPr>
        <w:t xml:space="preserve">In the above circuit </w:t>
      </w:r>
      <w:r w:rsidR="007A7ABC" w:rsidRPr="001A3E0A">
        <w:rPr>
          <w:rFonts w:ascii="Times New Roman" w:eastAsia="Arial" w:hAnsi="Times New Roman" w:cs="Times New Roman"/>
          <w:color w:val="000000" w:themeColor="text1"/>
        </w:rPr>
        <w:t>diagram, On</w:t>
      </w:r>
      <w:r w:rsidRPr="001A3E0A">
        <w:rPr>
          <w:rFonts w:ascii="Times New Roman" w:eastAsia="Arial" w:hAnsi="Times New Roman" w:cs="Times New Roman"/>
          <w:color w:val="000000" w:themeColor="text1"/>
        </w:rPr>
        <w:t xml:space="preserve"> the left most side ultrasonic sensor is connected </w:t>
      </w:r>
      <w:proofErr w:type="spellStart"/>
      <w:r w:rsidRPr="001A3E0A">
        <w:rPr>
          <w:rFonts w:ascii="Times New Roman" w:eastAsia="Arial" w:hAnsi="Times New Roman" w:cs="Times New Roman"/>
          <w:color w:val="000000" w:themeColor="text1"/>
        </w:rPr>
        <w:t>trigg</w:t>
      </w:r>
      <w:proofErr w:type="spellEnd"/>
      <w:r w:rsidRPr="001A3E0A">
        <w:rPr>
          <w:rFonts w:ascii="Times New Roman" w:eastAsia="Arial" w:hAnsi="Times New Roman" w:cs="Times New Roman"/>
          <w:color w:val="000000" w:themeColor="text1"/>
        </w:rPr>
        <w:t xml:space="preserve"> pin = 38 (output) and echo = 40(input). On the left 2nd one ultrasonic sensor is connected </w:t>
      </w:r>
      <w:proofErr w:type="spellStart"/>
      <w:r w:rsidRPr="001A3E0A">
        <w:rPr>
          <w:rFonts w:ascii="Times New Roman" w:eastAsia="Arial" w:hAnsi="Times New Roman" w:cs="Times New Roman"/>
          <w:color w:val="000000" w:themeColor="text1"/>
        </w:rPr>
        <w:t>trigg</w:t>
      </w:r>
      <w:proofErr w:type="spellEnd"/>
      <w:r w:rsidRPr="001A3E0A">
        <w:rPr>
          <w:rFonts w:ascii="Times New Roman" w:eastAsia="Arial" w:hAnsi="Times New Roman" w:cs="Times New Roman"/>
          <w:color w:val="000000" w:themeColor="text1"/>
        </w:rPr>
        <w:t xml:space="preserve"> pin = 42 (output)and echo = 44(input). On the 3rd ultrasonic sensor is connected </w:t>
      </w:r>
      <w:proofErr w:type="spellStart"/>
      <w:r w:rsidRPr="001A3E0A">
        <w:rPr>
          <w:rFonts w:ascii="Times New Roman" w:eastAsia="Arial" w:hAnsi="Times New Roman" w:cs="Times New Roman"/>
          <w:color w:val="000000" w:themeColor="text1"/>
        </w:rPr>
        <w:t>trigg</w:t>
      </w:r>
      <w:proofErr w:type="spellEnd"/>
      <w:r w:rsidRPr="001A3E0A">
        <w:rPr>
          <w:rFonts w:ascii="Times New Roman" w:eastAsia="Arial" w:hAnsi="Times New Roman" w:cs="Times New Roman"/>
          <w:color w:val="000000" w:themeColor="text1"/>
        </w:rPr>
        <w:t xml:space="preserve"> pin = 46 (output)and echo = 48(input). On the right most side ultrasonic sensor is connected </w:t>
      </w:r>
      <w:proofErr w:type="spellStart"/>
      <w:r w:rsidRPr="001A3E0A">
        <w:rPr>
          <w:rFonts w:ascii="Times New Roman" w:eastAsia="Arial" w:hAnsi="Times New Roman" w:cs="Times New Roman"/>
          <w:color w:val="000000" w:themeColor="text1"/>
        </w:rPr>
        <w:t>trigg</w:t>
      </w:r>
      <w:proofErr w:type="spellEnd"/>
      <w:r w:rsidRPr="001A3E0A">
        <w:rPr>
          <w:rFonts w:ascii="Times New Roman" w:eastAsia="Arial" w:hAnsi="Times New Roman" w:cs="Times New Roman"/>
          <w:color w:val="000000" w:themeColor="text1"/>
        </w:rPr>
        <w:t xml:space="preserve"> pin = 52 (output)and echo = 50(input). M2, M3, M4, M5, are servo motors. At M2, </w:t>
      </w:r>
      <w:proofErr w:type="spellStart"/>
      <w:r w:rsidRPr="001A3E0A">
        <w:rPr>
          <w:rFonts w:ascii="Times New Roman" w:eastAsia="Arial" w:hAnsi="Times New Roman" w:cs="Times New Roman"/>
          <w:color w:val="000000" w:themeColor="text1"/>
        </w:rPr>
        <w:t>pwm</w:t>
      </w:r>
      <w:proofErr w:type="spellEnd"/>
      <w:r w:rsidRPr="001A3E0A">
        <w:rPr>
          <w:rFonts w:ascii="Times New Roman" w:eastAsia="Arial" w:hAnsi="Times New Roman" w:cs="Times New Roman"/>
          <w:color w:val="000000" w:themeColor="text1"/>
        </w:rPr>
        <w:t xml:space="preserve">=12. At M3, </w:t>
      </w:r>
      <w:proofErr w:type="spellStart"/>
      <w:r w:rsidRPr="001A3E0A">
        <w:rPr>
          <w:rFonts w:ascii="Times New Roman" w:eastAsia="Arial" w:hAnsi="Times New Roman" w:cs="Times New Roman"/>
          <w:color w:val="000000" w:themeColor="text1"/>
        </w:rPr>
        <w:t>pwm</w:t>
      </w:r>
      <w:proofErr w:type="spellEnd"/>
      <w:r w:rsidRPr="001A3E0A">
        <w:rPr>
          <w:rFonts w:ascii="Times New Roman" w:eastAsia="Arial" w:hAnsi="Times New Roman" w:cs="Times New Roman"/>
          <w:color w:val="000000" w:themeColor="text1"/>
        </w:rPr>
        <w:t xml:space="preserve">=11. At M4, </w:t>
      </w:r>
      <w:proofErr w:type="spellStart"/>
      <w:r w:rsidRPr="001A3E0A">
        <w:rPr>
          <w:rFonts w:ascii="Times New Roman" w:eastAsia="Arial" w:hAnsi="Times New Roman" w:cs="Times New Roman"/>
          <w:color w:val="000000" w:themeColor="text1"/>
        </w:rPr>
        <w:t>pwm</w:t>
      </w:r>
      <w:proofErr w:type="spellEnd"/>
      <w:r w:rsidRPr="001A3E0A">
        <w:rPr>
          <w:rFonts w:ascii="Times New Roman" w:eastAsia="Arial" w:hAnsi="Times New Roman" w:cs="Times New Roman"/>
          <w:color w:val="000000" w:themeColor="text1"/>
        </w:rPr>
        <w:t xml:space="preserve">=10. At M5, </w:t>
      </w:r>
      <w:proofErr w:type="spellStart"/>
      <w:r w:rsidRPr="001A3E0A">
        <w:rPr>
          <w:rFonts w:ascii="Times New Roman" w:eastAsia="Arial" w:hAnsi="Times New Roman" w:cs="Times New Roman"/>
          <w:color w:val="000000" w:themeColor="text1"/>
        </w:rPr>
        <w:t>pwm</w:t>
      </w:r>
      <w:proofErr w:type="spellEnd"/>
      <w:r w:rsidRPr="001A3E0A">
        <w:rPr>
          <w:rFonts w:ascii="Times New Roman" w:eastAsia="Arial" w:hAnsi="Times New Roman" w:cs="Times New Roman"/>
          <w:color w:val="000000" w:themeColor="text1"/>
        </w:rPr>
        <w:t xml:space="preserve">=9. LED 2=51 LED 1 =49 LED 3 = 47 LED 4 =45. We use </w:t>
      </w:r>
      <w:proofErr w:type="spellStart"/>
      <w:r w:rsidRPr="001A3E0A">
        <w:rPr>
          <w:rFonts w:ascii="Times New Roman" w:eastAsia="Arial" w:hAnsi="Times New Roman" w:cs="Times New Roman"/>
          <w:color w:val="000000" w:themeColor="text1"/>
        </w:rPr>
        <w:t>esp</w:t>
      </w:r>
      <w:proofErr w:type="spellEnd"/>
      <w:r w:rsidRPr="001A3E0A">
        <w:rPr>
          <w:rFonts w:ascii="Times New Roman" w:eastAsia="Arial" w:hAnsi="Times New Roman" w:cs="Times New Roman"/>
          <w:color w:val="000000" w:themeColor="text1"/>
        </w:rPr>
        <w:t xml:space="preserve"> 8266.  </w:t>
      </w:r>
      <w:r w:rsidR="007A7ABC" w:rsidRPr="001A3E0A">
        <w:rPr>
          <w:rFonts w:ascii="Times New Roman" w:eastAsia="Arial" w:hAnsi="Times New Roman" w:cs="Times New Roman"/>
          <w:color w:val="000000" w:themeColor="text1"/>
        </w:rPr>
        <w:t>So,</w:t>
      </w:r>
      <w:r w:rsidRPr="001A3E0A">
        <w:rPr>
          <w:rFonts w:ascii="Times New Roman" w:eastAsia="Arial" w:hAnsi="Times New Roman" w:cs="Times New Roman"/>
          <w:color w:val="000000" w:themeColor="text1"/>
        </w:rPr>
        <w:t xml:space="preserve"> the </w:t>
      </w:r>
      <w:proofErr w:type="spellStart"/>
      <w:r w:rsidRPr="001A3E0A">
        <w:rPr>
          <w:rFonts w:ascii="Times New Roman" w:eastAsia="Arial" w:hAnsi="Times New Roman" w:cs="Times New Roman"/>
          <w:color w:val="000000" w:themeColor="text1"/>
        </w:rPr>
        <w:t>tx</w:t>
      </w:r>
      <w:proofErr w:type="spellEnd"/>
      <w:r w:rsidRPr="001A3E0A">
        <w:rPr>
          <w:rFonts w:ascii="Times New Roman" w:eastAsia="Arial" w:hAnsi="Times New Roman" w:cs="Times New Roman"/>
          <w:color w:val="000000" w:themeColor="text1"/>
        </w:rPr>
        <w:t xml:space="preserve"> is connected to </w:t>
      </w:r>
      <w:proofErr w:type="spellStart"/>
      <w:r w:rsidRPr="001A3E0A">
        <w:rPr>
          <w:rFonts w:ascii="Times New Roman" w:eastAsia="Arial" w:hAnsi="Times New Roman" w:cs="Times New Roman"/>
          <w:color w:val="000000" w:themeColor="text1"/>
        </w:rPr>
        <w:t>rx</w:t>
      </w:r>
      <w:proofErr w:type="spellEnd"/>
      <w:r w:rsidRPr="001A3E0A">
        <w:rPr>
          <w:rFonts w:ascii="Times New Roman" w:eastAsia="Arial" w:hAnsi="Times New Roman" w:cs="Times New Roman"/>
          <w:color w:val="000000" w:themeColor="text1"/>
        </w:rPr>
        <w:t xml:space="preserve"> 0. And the </w:t>
      </w:r>
      <w:proofErr w:type="spellStart"/>
      <w:r w:rsidRPr="001A3E0A">
        <w:rPr>
          <w:rFonts w:ascii="Times New Roman" w:eastAsia="Arial" w:hAnsi="Times New Roman" w:cs="Times New Roman"/>
          <w:color w:val="000000" w:themeColor="text1"/>
        </w:rPr>
        <w:t>rx</w:t>
      </w:r>
      <w:proofErr w:type="spellEnd"/>
      <w:r w:rsidRPr="001A3E0A">
        <w:rPr>
          <w:rFonts w:ascii="Times New Roman" w:eastAsia="Arial" w:hAnsi="Times New Roman" w:cs="Times New Roman"/>
          <w:color w:val="000000" w:themeColor="text1"/>
        </w:rPr>
        <w:t xml:space="preserve"> is connected to </w:t>
      </w:r>
      <w:proofErr w:type="spellStart"/>
      <w:r w:rsidRPr="001A3E0A">
        <w:rPr>
          <w:rFonts w:ascii="Times New Roman" w:eastAsia="Arial" w:hAnsi="Times New Roman" w:cs="Times New Roman"/>
          <w:color w:val="000000" w:themeColor="text1"/>
        </w:rPr>
        <w:t>tx</w:t>
      </w:r>
      <w:proofErr w:type="spellEnd"/>
      <w:r w:rsidRPr="001A3E0A">
        <w:rPr>
          <w:rFonts w:ascii="Times New Roman" w:eastAsia="Arial" w:hAnsi="Times New Roman" w:cs="Times New Roman"/>
          <w:color w:val="000000" w:themeColor="text1"/>
        </w:rPr>
        <w:t xml:space="preserve"> 0. Then the other pin of the 16 *2 LED display.</w:t>
      </w:r>
    </w:p>
    <w:p w14:paraId="7576C539" w14:textId="77777777" w:rsidR="008879BE" w:rsidRPr="001A3E0A" w:rsidRDefault="008879BE" w:rsidP="005D05CA">
      <w:pPr>
        <w:pStyle w:val="ListParagraph"/>
        <w:spacing w:line="240" w:lineRule="auto"/>
        <w:ind w:left="0"/>
        <w:jc w:val="both"/>
        <w:rPr>
          <w:rFonts w:ascii="Times New Roman" w:hAnsi="Times New Roman" w:cs="Times New Roman"/>
          <w:b/>
          <w:bCs/>
          <w:lang w:val="en-US"/>
        </w:rPr>
      </w:pPr>
    </w:p>
    <w:p w14:paraId="6879068D" w14:textId="77777777" w:rsidR="00427AAB" w:rsidRDefault="00772128" w:rsidP="005D05CA">
      <w:pPr>
        <w:pStyle w:val="ListParagraph"/>
        <w:spacing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3.5 </w:t>
      </w:r>
      <w:r w:rsidR="002E326B" w:rsidRPr="001A3E0A">
        <w:rPr>
          <w:rFonts w:ascii="Times New Roman" w:hAnsi="Times New Roman" w:cs="Times New Roman"/>
          <w:b/>
          <w:bCs/>
          <w:lang w:val="en-US"/>
        </w:rPr>
        <w:t>Optimal Path Planning Algorithm for Waste Collection:</w:t>
      </w:r>
    </w:p>
    <w:p w14:paraId="05FD5054" w14:textId="77777777" w:rsidR="00995885" w:rsidRPr="001A3E0A" w:rsidRDefault="00995885" w:rsidP="005D05CA">
      <w:pPr>
        <w:pStyle w:val="ListParagraph"/>
        <w:spacing w:line="240" w:lineRule="auto"/>
        <w:ind w:left="0"/>
        <w:jc w:val="both"/>
        <w:rPr>
          <w:rFonts w:ascii="Times New Roman" w:hAnsi="Times New Roman" w:cs="Times New Roman"/>
          <w:b/>
          <w:bCs/>
          <w:lang w:val="en-US"/>
        </w:rPr>
      </w:pPr>
    </w:p>
    <w:p w14:paraId="61FF58B7" w14:textId="77777777" w:rsidR="00106BD2" w:rsidRPr="001A3E0A" w:rsidRDefault="00106BD2" w:rsidP="005D05CA">
      <w:pPr>
        <w:pStyle w:val="ListParagraph"/>
        <w:spacing w:after="0" w:line="240" w:lineRule="auto"/>
        <w:jc w:val="both"/>
        <w:rPr>
          <w:rFonts w:ascii="Times New Roman" w:hAnsi="Times New Roman" w:cs="Times New Roman"/>
        </w:rPr>
      </w:pPr>
      <w:r w:rsidRPr="001A3E0A">
        <w:rPr>
          <w:rFonts w:ascii="Times New Roman" w:hAnsi="Times New Roman" w:cs="Times New Roman"/>
        </w:rPr>
        <w:t>Step 1: Set up the microcontroller and all of the sensors.</w:t>
      </w:r>
    </w:p>
    <w:p w14:paraId="1BFB5925" w14:textId="77777777" w:rsidR="00106BD2" w:rsidRPr="001A3E0A" w:rsidRDefault="00106BD2" w:rsidP="005D05CA">
      <w:pPr>
        <w:pStyle w:val="ListParagraph"/>
        <w:spacing w:after="0" w:line="240" w:lineRule="auto"/>
        <w:jc w:val="both"/>
        <w:rPr>
          <w:rFonts w:ascii="Times New Roman" w:hAnsi="Times New Roman" w:cs="Times New Roman"/>
        </w:rPr>
      </w:pPr>
      <w:r w:rsidRPr="001A3E0A">
        <w:rPr>
          <w:rFonts w:ascii="Times New Roman" w:hAnsi="Times New Roman" w:cs="Times New Roman"/>
        </w:rPr>
        <w:t>Step 2: Switch on the ESP8266 and initialise the SIM.</w:t>
      </w:r>
    </w:p>
    <w:p w14:paraId="1497B32A" w14:textId="77777777" w:rsidR="00106BD2" w:rsidRDefault="00106BD2" w:rsidP="005D05CA">
      <w:pPr>
        <w:pStyle w:val="ListParagraph"/>
        <w:spacing w:after="0" w:line="240" w:lineRule="auto"/>
        <w:jc w:val="both"/>
        <w:rPr>
          <w:rFonts w:ascii="Times New Roman" w:hAnsi="Times New Roman" w:cs="Times New Roman"/>
        </w:rPr>
      </w:pPr>
      <w:r w:rsidRPr="001A3E0A">
        <w:rPr>
          <w:rFonts w:ascii="Times New Roman" w:hAnsi="Times New Roman" w:cs="Times New Roman"/>
        </w:rPr>
        <w:t>Step 3: When Wi-Fi is open, the mobile device connects to the network using an IP address.</w:t>
      </w:r>
    </w:p>
    <w:p w14:paraId="1AC11A1E" w14:textId="77777777" w:rsidR="00E37278" w:rsidRDefault="00E37278" w:rsidP="005D05CA">
      <w:pPr>
        <w:pStyle w:val="ListParagraph"/>
        <w:spacing w:line="240" w:lineRule="auto"/>
        <w:jc w:val="both"/>
        <w:rPr>
          <w:rFonts w:ascii="Times New Roman" w:hAnsi="Times New Roman" w:cs="Times New Roman"/>
        </w:rPr>
      </w:pPr>
      <w:r w:rsidRPr="001A3E0A">
        <w:rPr>
          <w:rFonts w:ascii="Times New Roman" w:hAnsi="Times New Roman" w:cs="Times New Roman"/>
        </w:rPr>
        <w:t>Step 4: When the height and weight of the bins exceed the margin, an SMS message is sent.</w:t>
      </w:r>
    </w:p>
    <w:p w14:paraId="7D13ABCA" w14:textId="744DA381" w:rsidR="00E37278" w:rsidRDefault="00E37278" w:rsidP="005D05CA">
      <w:pPr>
        <w:pStyle w:val="ListParagraph"/>
        <w:spacing w:line="240" w:lineRule="auto"/>
        <w:jc w:val="both"/>
        <w:rPr>
          <w:rFonts w:ascii="Times New Roman" w:hAnsi="Times New Roman" w:cs="Times New Roman"/>
        </w:rPr>
      </w:pPr>
      <w:r w:rsidRPr="001A3E0A">
        <w:rPr>
          <w:rFonts w:ascii="Times New Roman" w:hAnsi="Times New Roman" w:cs="Times New Roman"/>
        </w:rPr>
        <w:t>Step 5: Using the IP Address on the HTML tab, you can check the status of the bins.</w:t>
      </w:r>
    </w:p>
    <w:p w14:paraId="379240B0" w14:textId="09730819" w:rsidR="00E45573" w:rsidRDefault="00E45573" w:rsidP="005D05CA">
      <w:pPr>
        <w:pStyle w:val="ListParagraph"/>
        <w:spacing w:line="240" w:lineRule="auto"/>
        <w:jc w:val="both"/>
        <w:rPr>
          <w:rFonts w:ascii="Times New Roman" w:hAnsi="Times New Roman" w:cs="Times New Roman"/>
        </w:rPr>
      </w:pPr>
      <w:r w:rsidRPr="00CC2349">
        <w:rPr>
          <w:noProof/>
          <w:color w:val="BF8F00" w:themeColor="accent4" w:themeShade="BF"/>
          <w:u w:val="single"/>
          <w:lang w:val="en-US"/>
        </w:rPr>
        <w:drawing>
          <wp:anchor distT="0" distB="0" distL="114300" distR="114300" simplePos="0" relativeHeight="251656704" behindDoc="1" locked="0" layoutInCell="1" allowOverlap="1" wp14:anchorId="66152AA8" wp14:editId="0C237CE0">
            <wp:simplePos x="0" y="0"/>
            <wp:positionH relativeFrom="column">
              <wp:posOffset>1257300</wp:posOffset>
            </wp:positionH>
            <wp:positionV relativeFrom="paragraph">
              <wp:posOffset>122555</wp:posOffset>
            </wp:positionV>
            <wp:extent cx="3514725" cy="3514725"/>
            <wp:effectExtent l="0" t="0" r="9525" b="9525"/>
            <wp:wrapTight wrapText="bothSides">
              <wp:wrapPolygon edited="0">
                <wp:start x="0" y="0"/>
                <wp:lineTo x="0" y="21541"/>
                <wp:lineTo x="21541" y="21541"/>
                <wp:lineTo x="2154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4725" cy="3514725"/>
                    </a:xfrm>
                    <a:prstGeom prst="rect">
                      <a:avLst/>
                    </a:prstGeom>
                  </pic:spPr>
                </pic:pic>
              </a:graphicData>
            </a:graphic>
          </wp:anchor>
        </w:drawing>
      </w:r>
    </w:p>
    <w:p w14:paraId="350FD972" w14:textId="1333581E" w:rsidR="00E45573" w:rsidRDefault="00E45573" w:rsidP="005D05CA">
      <w:pPr>
        <w:pStyle w:val="ListParagraph"/>
        <w:spacing w:line="240" w:lineRule="auto"/>
        <w:jc w:val="both"/>
        <w:rPr>
          <w:rFonts w:ascii="Times New Roman" w:hAnsi="Times New Roman" w:cs="Times New Roman"/>
        </w:rPr>
      </w:pPr>
    </w:p>
    <w:p w14:paraId="286A768E" w14:textId="367D8C10" w:rsidR="00E45573" w:rsidRPr="001A3E0A" w:rsidRDefault="00E45573" w:rsidP="005D05CA">
      <w:pPr>
        <w:pStyle w:val="ListParagraph"/>
        <w:spacing w:line="240" w:lineRule="auto"/>
        <w:jc w:val="both"/>
        <w:rPr>
          <w:rFonts w:ascii="Times New Roman" w:hAnsi="Times New Roman" w:cs="Times New Roman"/>
          <w:b/>
          <w:bCs/>
          <w:noProof/>
          <w:color w:val="BF8F00" w:themeColor="accent4" w:themeShade="BF"/>
          <w:sz w:val="28"/>
          <w:szCs w:val="28"/>
          <w:lang w:val="en-US"/>
        </w:rPr>
      </w:pPr>
    </w:p>
    <w:p w14:paraId="76B25BBE" w14:textId="77777777" w:rsidR="00E37278" w:rsidRPr="001A3E0A" w:rsidRDefault="00E37278" w:rsidP="005D05CA">
      <w:pPr>
        <w:pStyle w:val="ListParagraph"/>
        <w:spacing w:after="0" w:line="240" w:lineRule="auto"/>
        <w:jc w:val="both"/>
        <w:rPr>
          <w:rFonts w:ascii="Times New Roman" w:hAnsi="Times New Roman" w:cs="Times New Roman"/>
        </w:rPr>
      </w:pPr>
    </w:p>
    <w:p w14:paraId="61A0557E" w14:textId="77777777" w:rsidR="00106BD2" w:rsidRPr="001A3E0A" w:rsidRDefault="00106BD2" w:rsidP="005D05CA">
      <w:pPr>
        <w:pStyle w:val="ListParagraph"/>
        <w:spacing w:line="240" w:lineRule="auto"/>
        <w:ind w:left="0"/>
        <w:jc w:val="both"/>
        <w:rPr>
          <w:rFonts w:ascii="Times New Roman" w:hAnsi="Times New Roman" w:cs="Times New Roman"/>
          <w:b/>
          <w:bCs/>
          <w:lang w:val="en-US"/>
        </w:rPr>
      </w:pPr>
    </w:p>
    <w:p w14:paraId="00D9496E"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578FAE95"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55F9B6B6"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14006F5A"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2E517D09"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54F8B0E1"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04E5A687"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1964F3AD"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7D1FF80E"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0E676B07"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79D21C8F"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3C36345C"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7EFD061A"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6FBA6953"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69CB3686"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3FF28125"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2A0C6E75"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1423833E" w14:textId="6234B454" w:rsidR="00E45573" w:rsidRPr="00E45573" w:rsidRDefault="00E45573" w:rsidP="00E45573">
      <w:pPr>
        <w:spacing w:line="240" w:lineRule="auto"/>
        <w:rPr>
          <w:rFonts w:ascii="Times New Roman" w:hAnsi="Times New Roman" w:cs="Times New Roman"/>
        </w:rPr>
      </w:pPr>
      <w:r>
        <w:rPr>
          <w:rFonts w:ascii="Times New Roman" w:hAnsi="Times New Roman" w:cs="Times New Roman"/>
        </w:rPr>
        <w:t xml:space="preserve">                                   </w:t>
      </w:r>
      <w:r w:rsidR="007534E7">
        <w:rPr>
          <w:rFonts w:ascii="Times New Roman" w:hAnsi="Times New Roman" w:cs="Times New Roman"/>
        </w:rPr>
        <w:t xml:space="preserve">                  </w:t>
      </w:r>
      <w:r>
        <w:rPr>
          <w:rFonts w:ascii="Times New Roman" w:hAnsi="Times New Roman" w:cs="Times New Roman"/>
        </w:rPr>
        <w:t xml:space="preserve"> </w:t>
      </w:r>
      <w:r w:rsidRPr="00E45573">
        <w:rPr>
          <w:rFonts w:ascii="Times New Roman" w:hAnsi="Times New Roman" w:cs="Times New Roman"/>
          <w:b/>
          <w:bCs/>
        </w:rPr>
        <w:t>Fig. 3</w:t>
      </w:r>
      <w:r w:rsidRPr="00E45573">
        <w:rPr>
          <w:rFonts w:ascii="Times New Roman" w:hAnsi="Times New Roman" w:cs="Times New Roman"/>
        </w:rPr>
        <w:t xml:space="preserve"> Optimal Path Planning Algorithm</w:t>
      </w:r>
    </w:p>
    <w:p w14:paraId="077AFC08" w14:textId="77777777" w:rsidR="00E45573" w:rsidRDefault="00E45573" w:rsidP="005D05CA">
      <w:pPr>
        <w:pStyle w:val="ListParagraph"/>
        <w:spacing w:line="240" w:lineRule="auto"/>
        <w:ind w:left="0"/>
        <w:jc w:val="both"/>
        <w:rPr>
          <w:rFonts w:ascii="Times New Roman" w:hAnsi="Times New Roman" w:cs="Times New Roman"/>
          <w:b/>
          <w:bCs/>
          <w:lang w:val="en-US"/>
        </w:rPr>
      </w:pPr>
    </w:p>
    <w:p w14:paraId="5EFCB45D" w14:textId="55D27FBB" w:rsidR="00E306B9" w:rsidRPr="001A3E0A" w:rsidRDefault="00772128" w:rsidP="005D05CA">
      <w:pPr>
        <w:pStyle w:val="ListParagraph"/>
        <w:spacing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6. </w:t>
      </w:r>
      <w:r w:rsidR="00C9398A">
        <w:rPr>
          <w:rFonts w:ascii="Times New Roman" w:hAnsi="Times New Roman" w:cs="Times New Roman"/>
          <w:b/>
          <w:bCs/>
          <w:lang w:val="en-US"/>
        </w:rPr>
        <w:t>Methodology</w:t>
      </w:r>
    </w:p>
    <w:p w14:paraId="1FA03BB7" w14:textId="77777777" w:rsidR="00E306B9" w:rsidRPr="001A3E0A" w:rsidRDefault="00E306B9" w:rsidP="005D05CA">
      <w:pPr>
        <w:pStyle w:val="ListParagraph"/>
        <w:spacing w:line="240" w:lineRule="auto"/>
        <w:ind w:left="0"/>
        <w:jc w:val="both"/>
        <w:rPr>
          <w:rFonts w:ascii="Times New Roman" w:hAnsi="Times New Roman" w:cs="Times New Roman"/>
          <w:b/>
          <w:bCs/>
          <w:lang w:val="en-US"/>
        </w:rPr>
      </w:pPr>
    </w:p>
    <w:p w14:paraId="611F8C7B" w14:textId="77777777" w:rsidR="000B4F26" w:rsidRDefault="00E306B9" w:rsidP="005D05CA">
      <w:pPr>
        <w:pStyle w:val="ListParagraph"/>
        <w:spacing w:line="240" w:lineRule="auto"/>
        <w:ind w:left="0"/>
        <w:jc w:val="both"/>
        <w:rPr>
          <w:rFonts w:ascii="Times New Roman" w:hAnsi="Times New Roman" w:cs="Times New Roman"/>
        </w:rPr>
      </w:pPr>
      <w:r w:rsidRPr="001A3E0A">
        <w:rPr>
          <w:rFonts w:ascii="Times New Roman" w:hAnsi="Times New Roman" w:cs="Times New Roman"/>
        </w:rPr>
        <w:t xml:space="preserve">The conveyor belt motor engages as the waste arrives, and the conveyor belt commences to move. Many of the motors and controls, as well as the microcontroller, have been switched on. </w:t>
      </w:r>
      <w:r w:rsidR="000B4F26" w:rsidRPr="000B4F26">
        <w:rPr>
          <w:rFonts w:ascii="Times New Roman" w:hAnsi="Times New Roman" w:cs="Times New Roman"/>
        </w:rPr>
        <w:t xml:space="preserve">With a significantly extending people and in this Covid pandemic, it is extensively more basic to be benevolent concerning how well we, individuals, manage our prosperity and environment. Considering the insights, it is seen that authentic clinical trash evacuation is especially expected for a spotless environment. The modernized waste segregator is a capable and monetary waste combination structure with a base proportion of human mediation and besides makes no risk human life. Using a vehicle line makes the system significantly more accurate, monetarily canny, and besides clearer to put in and use at a local level. Segregating these misfortunes at a local level in like manner will be timesaving. The proposed structure fulfils the requirement for reliable watches out for garbage content in the </w:t>
      </w:r>
      <w:proofErr w:type="spellStart"/>
      <w:proofErr w:type="gramStart"/>
      <w:r w:rsidR="000B4F26" w:rsidRPr="000B4F26">
        <w:rPr>
          <w:rFonts w:ascii="Times New Roman" w:hAnsi="Times New Roman" w:cs="Times New Roman"/>
        </w:rPr>
        <w:t>containers.It</w:t>
      </w:r>
      <w:proofErr w:type="spellEnd"/>
      <w:proofErr w:type="gramEnd"/>
      <w:r w:rsidR="000B4F26" w:rsidRPr="000B4F26">
        <w:rPr>
          <w:rFonts w:ascii="Times New Roman" w:hAnsi="Times New Roman" w:cs="Times New Roman"/>
        </w:rPr>
        <w:t xml:space="preserve"> helps with disposing of the waste material before it floods from the canisters. So standard noticing and recommending make the structure significant in waste the board. This prompts an immaculate city for better living.</w:t>
      </w:r>
    </w:p>
    <w:p w14:paraId="125D42F2" w14:textId="77777777" w:rsidR="000B4F26" w:rsidRDefault="000B4F26" w:rsidP="005D05CA">
      <w:pPr>
        <w:pStyle w:val="ListParagraph"/>
        <w:spacing w:line="240" w:lineRule="auto"/>
        <w:ind w:left="0"/>
        <w:jc w:val="both"/>
        <w:rPr>
          <w:rFonts w:ascii="Times New Roman" w:hAnsi="Times New Roman" w:cs="Times New Roman"/>
        </w:rPr>
      </w:pPr>
    </w:p>
    <w:p w14:paraId="0009B5B7" w14:textId="7AFF11EB" w:rsidR="00995885" w:rsidRPr="007E7274" w:rsidRDefault="000B4F26" w:rsidP="007E7274">
      <w:pPr>
        <w:pStyle w:val="ListParagraph"/>
        <w:spacing w:line="240" w:lineRule="auto"/>
        <w:ind w:left="0"/>
        <w:jc w:val="both"/>
        <w:rPr>
          <w:rFonts w:ascii="Times New Roman" w:hAnsi="Times New Roman" w:cs="Times New Roman"/>
        </w:rPr>
      </w:pPr>
      <w:r w:rsidRPr="000B4F26">
        <w:rPr>
          <w:rFonts w:ascii="Times New Roman" w:hAnsi="Times New Roman" w:cs="Times New Roman"/>
        </w:rPr>
        <w:t xml:space="preserve">If the trash isn't metallic, the </w:t>
      </w:r>
      <w:r>
        <w:rPr>
          <w:rFonts w:ascii="Times New Roman" w:hAnsi="Times New Roman" w:cs="Times New Roman"/>
        </w:rPr>
        <w:t xml:space="preserve">conveyer belt </w:t>
      </w:r>
      <w:r w:rsidRPr="000B4F26">
        <w:rPr>
          <w:rFonts w:ascii="Times New Roman" w:hAnsi="Times New Roman" w:cs="Times New Roman"/>
        </w:rPr>
        <w:t>sensor decides if it's a wet or dry waste by estimating the dampness content of the waste</w:t>
      </w:r>
      <w:r>
        <w:rPr>
          <w:rFonts w:ascii="Times New Roman" w:hAnsi="Times New Roman" w:cs="Times New Roman"/>
        </w:rPr>
        <w:t>. If</w:t>
      </w:r>
      <w:r w:rsidR="00C9398A" w:rsidRPr="00C9398A">
        <w:rPr>
          <w:rFonts w:ascii="Times New Roman" w:hAnsi="Times New Roman" w:cs="Times New Roman"/>
        </w:rPr>
        <w:t xml:space="preserve"> there is moisture in the waste, it is classified as wet waste, and the conveyor belt is switched off, the wet waste motor is turned on, and the garbage is deposited in the wet waste container. Counter 2 is also increased. If the conveyor belt is not carrying any wet trash, the waste is deposited into the dry waste bin at the top of the conveyor belt. When a waste containing glass particles is identified as glass waste, the ergo conveyor belt is turned off, the glass waste motor is turned on, and the garbage is forced into the glass waste bin. In consequence, the counter 3 is raised.</w:t>
      </w:r>
    </w:p>
    <w:p w14:paraId="0F8CD0ED" w14:textId="77777777" w:rsidR="00C9398A" w:rsidRPr="001A3E0A" w:rsidRDefault="00C9398A" w:rsidP="005D05CA">
      <w:pPr>
        <w:pStyle w:val="ListParagraph"/>
        <w:spacing w:line="240" w:lineRule="auto"/>
        <w:ind w:left="0"/>
        <w:jc w:val="both"/>
        <w:rPr>
          <w:rFonts w:ascii="Times New Roman" w:hAnsi="Times New Roman" w:cs="Times New Roman"/>
          <w:b/>
          <w:bCs/>
          <w:lang w:val="en-US"/>
        </w:rPr>
      </w:pPr>
    </w:p>
    <w:p w14:paraId="2837C45B" w14:textId="552358B1" w:rsidR="00A733FB" w:rsidRDefault="00E45573" w:rsidP="005D05CA">
      <w:pPr>
        <w:pStyle w:val="ListParagraph"/>
        <w:spacing w:line="240" w:lineRule="auto"/>
        <w:ind w:left="0"/>
        <w:jc w:val="both"/>
        <w:rPr>
          <w:rFonts w:ascii="Times New Roman" w:hAnsi="Times New Roman" w:cs="Times New Roman"/>
        </w:rPr>
      </w:pPr>
      <w:r w:rsidRPr="00CC2349">
        <w:rPr>
          <w:noProof/>
          <w:color w:val="BF8F00" w:themeColor="accent4" w:themeShade="BF"/>
          <w:sz w:val="28"/>
          <w:szCs w:val="28"/>
          <w:u w:val="single"/>
          <w:lang w:val="en-US"/>
        </w:rPr>
        <w:drawing>
          <wp:anchor distT="0" distB="0" distL="114300" distR="114300" simplePos="0" relativeHeight="251666944" behindDoc="1" locked="0" layoutInCell="1" allowOverlap="1" wp14:anchorId="3AB19B1B" wp14:editId="11983A6B">
            <wp:simplePos x="0" y="0"/>
            <wp:positionH relativeFrom="column">
              <wp:posOffset>1407795</wp:posOffset>
            </wp:positionH>
            <wp:positionV relativeFrom="paragraph">
              <wp:posOffset>1377315</wp:posOffset>
            </wp:positionV>
            <wp:extent cx="4541520" cy="333692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1520" cy="3336925"/>
                    </a:xfrm>
                    <a:prstGeom prst="rect">
                      <a:avLst/>
                    </a:prstGeom>
                  </pic:spPr>
                </pic:pic>
              </a:graphicData>
            </a:graphic>
            <wp14:sizeRelH relativeFrom="margin">
              <wp14:pctWidth>0</wp14:pctWidth>
            </wp14:sizeRelH>
            <wp14:sizeRelV relativeFrom="margin">
              <wp14:pctHeight>0</wp14:pctHeight>
            </wp14:sizeRelV>
          </wp:anchor>
        </w:drawing>
      </w:r>
      <w:r w:rsidR="00E306B9" w:rsidRPr="001A3E0A">
        <w:rPr>
          <w:rFonts w:ascii="Times New Roman" w:hAnsi="Times New Roman" w:cs="Times New Roman"/>
        </w:rPr>
        <w:tab/>
        <w:t xml:space="preserve"> Conclusively, the wastes are deposited in the congruous containers, consummating the segregation process. When the dustbin level reaches 50% the yellow led which is annexed to the bins gets turned on. If 75%, green led gets turned on. If 90%, the red led commences blinking, and if 100%, the red led gets turned on, and then the SMS alert will be activated. When the bin gets filled, by utilizing the wrapper the waste gets wrapped automatically. This system withal has a self-cleaning system of a conveyor belt. The conveyor chain enters the conveyor cleaner and being engaged by the hold-down bracket. The hold-down bracket guarantees that the chain makes full contact with the scrubbing belt, which rotates in the antithesis direction. The conveyor chain is squeegeed by a spring-loaded neoprene blade as it exits the conveyor cleaner afore being returned to the conveyor line. The conveyor belt is swept in this manner.</w:t>
      </w:r>
    </w:p>
    <w:p w14:paraId="7C8DCB5A" w14:textId="6BE305CD" w:rsidR="00E45573" w:rsidRDefault="00E45573" w:rsidP="005D05CA">
      <w:pPr>
        <w:pStyle w:val="ListParagraph"/>
        <w:spacing w:line="240" w:lineRule="auto"/>
        <w:ind w:left="0"/>
        <w:jc w:val="both"/>
        <w:rPr>
          <w:rFonts w:ascii="Times New Roman" w:hAnsi="Times New Roman" w:cs="Times New Roman"/>
        </w:rPr>
      </w:pPr>
    </w:p>
    <w:p w14:paraId="29A5300D" w14:textId="77777777" w:rsidR="00E45573" w:rsidRDefault="00E45573" w:rsidP="00E45573">
      <w:pPr>
        <w:pStyle w:val="ListParagraph"/>
        <w:spacing w:line="240" w:lineRule="auto"/>
        <w:ind w:left="0"/>
        <w:jc w:val="both"/>
        <w:rPr>
          <w:rFonts w:ascii="Times New Roman" w:hAnsi="Times New Roman" w:cs="Times New Roman"/>
        </w:rPr>
      </w:pPr>
      <w:r>
        <w:rPr>
          <w:rFonts w:ascii="Times New Roman" w:hAnsi="Times New Roman" w:cs="Times New Roman"/>
          <w:b/>
          <w:bCs/>
        </w:rPr>
        <w:t xml:space="preserve">                                                                  </w:t>
      </w:r>
      <w:r w:rsidRPr="00E64B59">
        <w:rPr>
          <w:rFonts w:ascii="Times New Roman" w:hAnsi="Times New Roman" w:cs="Times New Roman"/>
          <w:b/>
          <w:bCs/>
        </w:rPr>
        <w:t>Fig</w:t>
      </w:r>
      <w:r>
        <w:rPr>
          <w:rFonts w:ascii="Times New Roman" w:hAnsi="Times New Roman" w:cs="Times New Roman"/>
          <w:b/>
          <w:bCs/>
        </w:rPr>
        <w:t xml:space="preserve">. </w:t>
      </w:r>
      <w:r w:rsidRPr="00E64B59">
        <w:rPr>
          <w:rFonts w:ascii="Times New Roman" w:hAnsi="Times New Roman" w:cs="Times New Roman"/>
          <w:b/>
          <w:bCs/>
        </w:rPr>
        <w:t xml:space="preserve">4 </w:t>
      </w:r>
      <w:r w:rsidRPr="001F7CC9">
        <w:rPr>
          <w:rFonts w:ascii="Times New Roman" w:hAnsi="Times New Roman" w:cs="Times New Roman"/>
        </w:rPr>
        <w:t>Flow diagram of Overall process</w:t>
      </w:r>
    </w:p>
    <w:p w14:paraId="59DCDD67" w14:textId="013A0382" w:rsidR="00E02633" w:rsidRPr="00E45573" w:rsidRDefault="00772128" w:rsidP="00E45573">
      <w:pPr>
        <w:pStyle w:val="ListParagraph"/>
        <w:spacing w:line="240" w:lineRule="auto"/>
        <w:ind w:left="0"/>
        <w:jc w:val="both"/>
        <w:rPr>
          <w:rFonts w:ascii="Times New Roman" w:hAnsi="Times New Roman" w:cs="Times New Roman"/>
        </w:rPr>
      </w:pPr>
      <w:r>
        <w:rPr>
          <w:rFonts w:ascii="Times New Roman" w:eastAsia="Arial" w:hAnsi="Times New Roman" w:cs="Times New Roman"/>
          <w:b/>
          <w:bCs/>
          <w:color w:val="000000" w:themeColor="text1"/>
          <w:sz w:val="24"/>
          <w:szCs w:val="24"/>
        </w:rPr>
        <w:t xml:space="preserve">7. </w:t>
      </w:r>
      <w:r w:rsidR="00083889">
        <w:rPr>
          <w:rFonts w:ascii="Times New Roman" w:eastAsia="Arial" w:hAnsi="Times New Roman" w:cs="Times New Roman"/>
          <w:b/>
          <w:bCs/>
          <w:color w:val="000000" w:themeColor="text1"/>
          <w:sz w:val="24"/>
          <w:szCs w:val="24"/>
        </w:rPr>
        <w:t xml:space="preserve">Mobile </w:t>
      </w:r>
      <w:r w:rsidR="0085618C">
        <w:rPr>
          <w:rFonts w:ascii="Times New Roman" w:eastAsia="Arial" w:hAnsi="Times New Roman" w:cs="Times New Roman"/>
          <w:b/>
          <w:bCs/>
          <w:color w:val="000000" w:themeColor="text1"/>
          <w:sz w:val="24"/>
          <w:szCs w:val="24"/>
        </w:rPr>
        <w:t>App</w:t>
      </w:r>
    </w:p>
    <w:p w14:paraId="0926AB70" w14:textId="77777777" w:rsidR="00083889" w:rsidRPr="00E02633" w:rsidRDefault="00083889" w:rsidP="005D05CA">
      <w:pPr>
        <w:tabs>
          <w:tab w:val="left" w:pos="7588"/>
        </w:tabs>
        <w:spacing w:after="0" w:line="240" w:lineRule="auto"/>
        <w:jc w:val="both"/>
        <w:rPr>
          <w:rFonts w:ascii="Times New Roman" w:eastAsia="Arial" w:hAnsi="Times New Roman" w:cs="Times New Roman"/>
          <w:b/>
          <w:bCs/>
          <w:color w:val="000000" w:themeColor="text1"/>
          <w:sz w:val="24"/>
          <w:szCs w:val="24"/>
        </w:rPr>
      </w:pPr>
    </w:p>
    <w:p w14:paraId="2B8B9432" w14:textId="77777777" w:rsidR="00E02633" w:rsidRPr="00E02633" w:rsidRDefault="00E02633" w:rsidP="005D05CA">
      <w:pPr>
        <w:tabs>
          <w:tab w:val="left" w:pos="7588"/>
        </w:tabs>
        <w:spacing w:after="0" w:line="240" w:lineRule="auto"/>
        <w:jc w:val="both"/>
        <w:rPr>
          <w:rFonts w:ascii="Times New Roman" w:eastAsia="Arial" w:hAnsi="Times New Roman" w:cs="Times New Roman"/>
          <w:noProof/>
          <w:color w:val="000000" w:themeColor="text1"/>
          <w:sz w:val="24"/>
          <w:szCs w:val="24"/>
        </w:rPr>
      </w:pPr>
      <w:r w:rsidRPr="00E02633">
        <w:rPr>
          <w:rFonts w:ascii="Times New Roman" w:eastAsia="Arial" w:hAnsi="Times New Roman" w:cs="Times New Roman"/>
          <w:noProof/>
          <w:color w:val="000000" w:themeColor="text1"/>
          <w:sz w:val="24"/>
          <w:szCs w:val="24"/>
        </w:rPr>
        <w:t xml:space="preserve">This app is about detecting the amount of waste in each bin.First, we need to select the state, district and area.Using this information it displays the number of bins present in that area and the amont of waste in them.As said,LED's are used for easy identification of amount of waste.If it is of red color ,it indicates that the bin is completely filled and need to be cleaned.If it is yellow,the bin is partially filled and if it is green ,it is empty.This information is sent to the nearest municipal corporations.So that the waste disposal becomes easy. </w:t>
      </w:r>
    </w:p>
    <w:p w14:paraId="24C117F5" w14:textId="77777777" w:rsidR="00E02633" w:rsidRPr="00E02633" w:rsidRDefault="00E02633" w:rsidP="005D05CA">
      <w:pPr>
        <w:tabs>
          <w:tab w:val="left" w:pos="7588"/>
        </w:tabs>
        <w:spacing w:after="0" w:line="240" w:lineRule="auto"/>
        <w:jc w:val="center"/>
        <w:rPr>
          <w:rFonts w:ascii="Times New Roman" w:eastAsia="Arial" w:hAnsi="Times New Roman" w:cs="Times New Roman"/>
          <w:b/>
          <w:bCs/>
          <w:color w:val="000000" w:themeColor="text1"/>
          <w:sz w:val="24"/>
          <w:szCs w:val="24"/>
        </w:rPr>
      </w:pPr>
      <w:r w:rsidRPr="00E02633">
        <w:rPr>
          <w:rFonts w:ascii="Times New Roman" w:eastAsia="Arial" w:hAnsi="Times New Roman" w:cs="Times New Roman"/>
          <w:b/>
          <w:bCs/>
          <w:noProof/>
          <w:color w:val="000000" w:themeColor="text1"/>
          <w:sz w:val="24"/>
          <w:szCs w:val="24"/>
          <w:lang w:val="en-US"/>
        </w:rPr>
        <w:lastRenderedPageBreak/>
        <w:drawing>
          <wp:inline distT="0" distB="0" distL="0" distR="0" wp14:anchorId="66401CAA" wp14:editId="44988810">
            <wp:extent cx="1666875" cy="1828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82788" cy="1846259"/>
                    </a:xfrm>
                    <a:prstGeom prst="rect">
                      <a:avLst/>
                    </a:prstGeom>
                  </pic:spPr>
                </pic:pic>
              </a:graphicData>
            </a:graphic>
          </wp:inline>
        </w:drawing>
      </w:r>
      <w:r w:rsidRPr="00E02633">
        <w:rPr>
          <w:rFonts w:ascii="Times New Roman" w:eastAsia="Arial" w:hAnsi="Times New Roman" w:cs="Times New Roman"/>
          <w:b/>
          <w:bCs/>
          <w:noProof/>
          <w:color w:val="000000" w:themeColor="text1"/>
          <w:sz w:val="24"/>
          <w:szCs w:val="24"/>
          <w:lang w:val="en-US"/>
        </w:rPr>
        <w:drawing>
          <wp:inline distT="0" distB="0" distL="0" distR="0" wp14:anchorId="2AA8B3A4" wp14:editId="25006EA6">
            <wp:extent cx="1743075" cy="18192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46885" cy="1823252"/>
                    </a:xfrm>
                    <a:prstGeom prst="rect">
                      <a:avLst/>
                    </a:prstGeom>
                  </pic:spPr>
                </pic:pic>
              </a:graphicData>
            </a:graphic>
          </wp:inline>
        </w:drawing>
      </w:r>
    </w:p>
    <w:p w14:paraId="1EC0EB05" w14:textId="2A283EFD" w:rsidR="00E02633" w:rsidRPr="00E02633" w:rsidRDefault="00E02633" w:rsidP="005D05CA">
      <w:pPr>
        <w:tabs>
          <w:tab w:val="left" w:pos="516"/>
          <w:tab w:val="left" w:pos="7588"/>
        </w:tabs>
        <w:spacing w:after="0" w:line="240" w:lineRule="auto"/>
        <w:jc w:val="both"/>
        <w:rPr>
          <w:rFonts w:ascii="Times New Roman" w:eastAsia="Arial" w:hAnsi="Times New Roman" w:cs="Times New Roman"/>
          <w:b/>
          <w:bCs/>
          <w:color w:val="000000" w:themeColor="text1"/>
          <w:sz w:val="24"/>
          <w:szCs w:val="24"/>
        </w:rPr>
      </w:pPr>
      <w:r w:rsidRPr="00E02633">
        <w:rPr>
          <w:rFonts w:ascii="Times New Roman" w:eastAsia="Arial" w:hAnsi="Times New Roman" w:cs="Times New Roman"/>
          <w:b/>
          <w:bCs/>
          <w:color w:val="000000" w:themeColor="text1"/>
          <w:sz w:val="24"/>
          <w:szCs w:val="24"/>
        </w:rPr>
        <w:tab/>
      </w:r>
    </w:p>
    <w:p w14:paraId="6A04F090" w14:textId="565F29CF" w:rsidR="00E02633" w:rsidRDefault="00E02633" w:rsidP="005D05CA">
      <w:pPr>
        <w:tabs>
          <w:tab w:val="left" w:pos="300"/>
          <w:tab w:val="left" w:pos="7588"/>
        </w:tabs>
        <w:spacing w:after="0" w:line="240" w:lineRule="auto"/>
        <w:jc w:val="center"/>
        <w:rPr>
          <w:rFonts w:ascii="Times New Roman" w:eastAsia="Arial" w:hAnsi="Times New Roman" w:cs="Times New Roman"/>
          <w:b/>
          <w:bCs/>
          <w:noProof/>
          <w:color w:val="000000" w:themeColor="text1"/>
          <w:sz w:val="24"/>
          <w:szCs w:val="24"/>
        </w:rPr>
      </w:pPr>
      <w:r w:rsidRPr="00E02633">
        <w:rPr>
          <w:rFonts w:ascii="Times New Roman" w:eastAsia="Arial" w:hAnsi="Times New Roman" w:cs="Times New Roman"/>
          <w:b/>
          <w:bCs/>
          <w:noProof/>
          <w:color w:val="000000" w:themeColor="text1"/>
          <w:sz w:val="24"/>
          <w:szCs w:val="24"/>
          <w:lang w:val="en-US"/>
        </w:rPr>
        <w:drawing>
          <wp:inline distT="0" distB="0" distL="0" distR="0" wp14:anchorId="1CA1A881" wp14:editId="25960AFF">
            <wp:extent cx="1800225" cy="26003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17807" cy="2625721"/>
                    </a:xfrm>
                    <a:prstGeom prst="rect">
                      <a:avLst/>
                    </a:prstGeom>
                  </pic:spPr>
                </pic:pic>
              </a:graphicData>
            </a:graphic>
          </wp:inline>
        </w:drawing>
      </w:r>
      <w:r w:rsidRPr="00E02633">
        <w:rPr>
          <w:rFonts w:ascii="Times New Roman" w:eastAsia="Arial" w:hAnsi="Times New Roman" w:cs="Times New Roman"/>
          <w:b/>
          <w:bCs/>
          <w:noProof/>
          <w:color w:val="000000" w:themeColor="text1"/>
          <w:sz w:val="24"/>
          <w:szCs w:val="24"/>
          <w:lang w:val="en-US"/>
        </w:rPr>
        <w:drawing>
          <wp:inline distT="0" distB="0" distL="0" distR="0" wp14:anchorId="645FFA13" wp14:editId="51099FA4">
            <wp:extent cx="1809301" cy="249555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9301" cy="2495550"/>
                    </a:xfrm>
                    <a:prstGeom prst="rect">
                      <a:avLst/>
                    </a:prstGeom>
                  </pic:spPr>
                </pic:pic>
              </a:graphicData>
            </a:graphic>
          </wp:inline>
        </w:drawing>
      </w:r>
    </w:p>
    <w:p w14:paraId="5A8DA4AB" w14:textId="710ED9EE" w:rsidR="00083889" w:rsidRPr="00083889" w:rsidRDefault="00083889" w:rsidP="005D05CA">
      <w:pPr>
        <w:tabs>
          <w:tab w:val="left" w:pos="300"/>
          <w:tab w:val="left" w:pos="7588"/>
        </w:tabs>
        <w:spacing w:after="0" w:line="240" w:lineRule="auto"/>
        <w:jc w:val="center"/>
        <w:rPr>
          <w:rFonts w:ascii="Times New Roman" w:eastAsia="Arial" w:hAnsi="Times New Roman" w:cs="Times New Roman"/>
          <w:bCs/>
          <w:noProof/>
          <w:color w:val="000000" w:themeColor="text1"/>
          <w:sz w:val="24"/>
          <w:szCs w:val="24"/>
        </w:rPr>
      </w:pPr>
      <w:r w:rsidRPr="002D53D7">
        <w:rPr>
          <w:rFonts w:ascii="Times New Roman" w:eastAsia="Arial" w:hAnsi="Times New Roman" w:cs="Times New Roman"/>
          <w:b/>
          <w:noProof/>
          <w:color w:val="000000" w:themeColor="text1"/>
          <w:sz w:val="24"/>
          <w:szCs w:val="24"/>
        </w:rPr>
        <w:t>Fig</w:t>
      </w:r>
      <w:r w:rsidR="002D53D7" w:rsidRPr="002D53D7">
        <w:rPr>
          <w:rFonts w:ascii="Times New Roman" w:eastAsia="Arial" w:hAnsi="Times New Roman" w:cs="Times New Roman"/>
          <w:b/>
          <w:noProof/>
          <w:color w:val="000000" w:themeColor="text1"/>
          <w:sz w:val="24"/>
          <w:szCs w:val="24"/>
        </w:rPr>
        <w:t>.</w:t>
      </w:r>
      <w:r w:rsidRPr="002D53D7">
        <w:rPr>
          <w:rFonts w:ascii="Times New Roman" w:eastAsia="Arial" w:hAnsi="Times New Roman" w:cs="Times New Roman"/>
          <w:b/>
          <w:noProof/>
          <w:color w:val="000000" w:themeColor="text1"/>
          <w:sz w:val="24"/>
          <w:szCs w:val="24"/>
        </w:rPr>
        <w:t xml:space="preserve"> </w:t>
      </w:r>
      <w:r w:rsidR="007D0BA6" w:rsidRPr="002D53D7">
        <w:rPr>
          <w:rFonts w:ascii="Times New Roman" w:eastAsia="Arial" w:hAnsi="Times New Roman" w:cs="Times New Roman"/>
          <w:b/>
          <w:noProof/>
          <w:color w:val="000000" w:themeColor="text1"/>
          <w:sz w:val="24"/>
          <w:szCs w:val="24"/>
        </w:rPr>
        <w:t>5</w:t>
      </w:r>
      <w:r w:rsidR="007D0BA6">
        <w:rPr>
          <w:rFonts w:ascii="Times New Roman" w:eastAsia="Arial" w:hAnsi="Times New Roman" w:cs="Times New Roman"/>
          <w:bCs/>
          <w:noProof/>
          <w:color w:val="000000" w:themeColor="text1"/>
          <w:sz w:val="24"/>
          <w:szCs w:val="24"/>
        </w:rPr>
        <w:t xml:space="preserve"> Web Page Inerface to display the status of the smart bins</w:t>
      </w:r>
    </w:p>
    <w:p w14:paraId="06F32498" w14:textId="24416D2B" w:rsidR="00083889" w:rsidRPr="00E02633" w:rsidRDefault="00083889" w:rsidP="005D05CA">
      <w:pPr>
        <w:tabs>
          <w:tab w:val="left" w:pos="300"/>
          <w:tab w:val="left" w:pos="7588"/>
        </w:tabs>
        <w:spacing w:after="0" w:line="240" w:lineRule="auto"/>
        <w:jc w:val="both"/>
        <w:rPr>
          <w:rFonts w:ascii="Times New Roman" w:eastAsia="Arial" w:hAnsi="Times New Roman" w:cs="Times New Roman"/>
          <w:b/>
          <w:bCs/>
          <w:color w:val="000000" w:themeColor="text1"/>
          <w:sz w:val="24"/>
          <w:szCs w:val="24"/>
        </w:rPr>
      </w:pPr>
    </w:p>
    <w:p w14:paraId="38CF80FC" w14:textId="4F28EB57" w:rsidR="00C6173B" w:rsidRPr="001A3E0A" w:rsidRDefault="00772128" w:rsidP="005D05CA">
      <w:pPr>
        <w:pStyle w:val="ListParagraph"/>
        <w:spacing w:line="240" w:lineRule="auto"/>
        <w:ind w:left="0"/>
        <w:jc w:val="both"/>
        <w:rPr>
          <w:rFonts w:ascii="Times New Roman" w:eastAsia="Arial" w:hAnsi="Times New Roman" w:cs="Times New Roman"/>
          <w:b/>
          <w:bCs/>
        </w:rPr>
      </w:pPr>
      <w:r>
        <w:rPr>
          <w:rFonts w:ascii="Times New Roman" w:eastAsia="Arial" w:hAnsi="Times New Roman" w:cs="Times New Roman"/>
          <w:b/>
          <w:bCs/>
        </w:rPr>
        <w:t xml:space="preserve">8. </w:t>
      </w:r>
      <w:r w:rsidR="002E326B" w:rsidRPr="001A3E0A">
        <w:rPr>
          <w:rFonts w:ascii="Times New Roman" w:eastAsia="Arial" w:hAnsi="Times New Roman" w:cs="Times New Roman"/>
          <w:b/>
          <w:bCs/>
        </w:rPr>
        <w:t>Conclusions and Future Works:</w:t>
      </w:r>
    </w:p>
    <w:p w14:paraId="0B940C02" w14:textId="0B4F9753" w:rsidR="000B4F26" w:rsidRDefault="000B4F26" w:rsidP="005D05CA">
      <w:pPr>
        <w:tabs>
          <w:tab w:val="left" w:pos="7588"/>
        </w:tabs>
        <w:spacing w:line="240" w:lineRule="auto"/>
        <w:jc w:val="both"/>
        <w:rPr>
          <w:rFonts w:ascii="Times New Roman" w:hAnsi="Times New Roman" w:cs="Times New Roman"/>
          <w:lang w:val="en-US"/>
        </w:rPr>
      </w:pPr>
      <w:r w:rsidRPr="000B4F26">
        <w:rPr>
          <w:rFonts w:ascii="Times New Roman" w:hAnsi="Times New Roman" w:cs="Times New Roman"/>
          <w:lang w:val="en-US"/>
        </w:rPr>
        <w:t>With a dramatically expanding populace and in this Coronavirus pandemic, it is considerably more critical to be kind with regards to how well we, the people, deal with our wellbeing and climate. In view of the perceptions, it is perceived that legitimate clinical garbage removal is particularly required for a clean climate. The computerized squander segregator is a proficient and financial waste assortment framework with a base measure of human intercession and furthermore makes no peril human existence. Utilizing a transport line makes the framework substantially more exact, financially savvy, and furthermore more straightforward to place in and use at a homegrown level. Isolating these losses at a homegrown level likewise will be timesaving. The proposed framework satisfies the need for consistent keeps an eye on trash content in the receptacles. It assists with discarding the waste material before it floods from the canisters. So, standard observing and suggesting make the framework valuable in squander the board. This prompts a spotless city for better living.</w:t>
      </w:r>
    </w:p>
    <w:p w14:paraId="499D4EA4" w14:textId="77777777" w:rsidR="008C44C0" w:rsidRPr="001A3E0A" w:rsidRDefault="008C44C0" w:rsidP="005D05CA">
      <w:pPr>
        <w:tabs>
          <w:tab w:val="left" w:pos="7588"/>
        </w:tabs>
        <w:spacing w:line="240" w:lineRule="auto"/>
        <w:jc w:val="both"/>
        <w:rPr>
          <w:rFonts w:ascii="Times New Roman" w:hAnsi="Times New Roman" w:cs="Times New Roman"/>
        </w:rPr>
      </w:pPr>
      <w:r w:rsidRPr="001A3E0A">
        <w:rPr>
          <w:rFonts w:ascii="Times New Roman" w:hAnsi="Times New Roman" w:cs="Times New Roman"/>
        </w:rPr>
        <w:t>The automatic waste segregator is a cost-efficacious and reliable waste accumulation contrivance that requires no human involution and poses little risk to human safety. The utilization of a conveyor belt ameliorates the precision, cost-efficacy, and facilitate of installation and utilization of the system on a domestic substructure. Dissevering these wastes at the household level would withal preserve time. The suggested scheme slakes the desideratum for perpetual monitoring of the medical waste material in the bins. It avails in the disposal of garbage until the bins become overflowing. This translates to a cleaner city and a higher standard of living.</w:t>
      </w:r>
    </w:p>
    <w:p w14:paraId="32DEBFF9" w14:textId="77777777" w:rsidR="003476C9" w:rsidRDefault="003476C9" w:rsidP="003476C9">
      <w:pPr>
        <w:spacing w:line="240" w:lineRule="auto"/>
        <w:jc w:val="both"/>
        <w:rPr>
          <w:rFonts w:ascii="Times New Roman" w:hAnsi="Times New Roman" w:cs="Times New Roman"/>
        </w:rPr>
      </w:pPr>
      <w:r w:rsidRPr="003476C9">
        <w:rPr>
          <w:rFonts w:ascii="Times New Roman" w:hAnsi="Times New Roman" w:cs="Times New Roman"/>
        </w:rPr>
        <w:t xml:space="preserve">Restorative treatment is basic to our survival and supportability. Incomprehensible restorative squander </w:t>
      </w:r>
      <w:proofErr w:type="gramStart"/>
      <w:r w:rsidRPr="003476C9">
        <w:rPr>
          <w:rFonts w:ascii="Times New Roman" w:hAnsi="Times New Roman" w:cs="Times New Roman"/>
        </w:rPr>
        <w:t>isolation  at</w:t>
      </w:r>
      <w:proofErr w:type="gramEnd"/>
      <w:r w:rsidRPr="003476C9">
        <w:rPr>
          <w:rFonts w:ascii="Times New Roman" w:hAnsi="Times New Roman" w:cs="Times New Roman"/>
        </w:rPr>
        <w:t xml:space="preserve"> the point of inchoation may have a domino impact on the environment, posturing dangers to people, natural life, and soil and dihydrogen monoxide bodies. Natural dangers related with destitute healthcare squander administration may sully the discuss we breathe by poisonous airborne contaminants in the event that they are not satisfactorily contained, isolated, and burned by on-site or off-site burning. As a result, such squander needs uncommon care and support afore being arranged of. It is vital that healthcare laborers get it the esteem of therapeutic squander control.</w:t>
      </w:r>
      <w:r>
        <w:rPr>
          <w:rFonts w:ascii="Times New Roman" w:hAnsi="Times New Roman" w:cs="Times New Roman"/>
        </w:rPr>
        <w:br/>
      </w:r>
    </w:p>
    <w:p w14:paraId="2677777E" w14:textId="77777777" w:rsidR="003476C9" w:rsidRDefault="003476C9" w:rsidP="005D05CA">
      <w:pPr>
        <w:spacing w:line="240" w:lineRule="auto"/>
        <w:jc w:val="both"/>
        <w:rPr>
          <w:rFonts w:ascii="Times New Roman" w:hAnsi="Times New Roman"/>
          <w:b/>
        </w:rPr>
      </w:pPr>
    </w:p>
    <w:p w14:paraId="502FF3EA" w14:textId="77777777" w:rsidR="00961FA2" w:rsidRPr="00604051" w:rsidRDefault="00961FA2" w:rsidP="005D05CA">
      <w:pPr>
        <w:spacing w:line="240" w:lineRule="auto"/>
        <w:jc w:val="both"/>
        <w:rPr>
          <w:rFonts w:ascii="Times New Roman" w:hAnsi="Times New Roman"/>
          <w:b/>
          <w:bCs/>
        </w:rPr>
      </w:pPr>
      <w:r w:rsidRPr="00604051">
        <w:rPr>
          <w:rFonts w:ascii="Times New Roman" w:hAnsi="Times New Roman"/>
          <w:b/>
          <w:bCs/>
        </w:rPr>
        <w:t>N</w:t>
      </w:r>
      <w:r>
        <w:rPr>
          <w:rFonts w:ascii="Times New Roman" w:hAnsi="Times New Roman"/>
          <w:b/>
          <w:bCs/>
        </w:rPr>
        <w:t>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3767"/>
      </w:tblGrid>
      <w:tr w:rsidR="00961FA2" w:rsidRPr="00BF34D9" w14:paraId="08736D5F" w14:textId="77777777" w:rsidTr="00961FA2">
        <w:tc>
          <w:tcPr>
            <w:tcW w:w="1481" w:type="dxa"/>
          </w:tcPr>
          <w:p w14:paraId="5AAD3B5D" w14:textId="77777777" w:rsidR="00961FA2" w:rsidRPr="00BF34D9" w:rsidRDefault="00961FA2" w:rsidP="005D05CA">
            <w:pPr>
              <w:jc w:val="both"/>
              <w:rPr>
                <w:rFonts w:ascii="Times New Roman" w:hAnsi="Times New Roman"/>
                <w:bCs/>
                <w:sz w:val="16"/>
                <w:szCs w:val="16"/>
              </w:rPr>
            </w:pPr>
            <w:r>
              <w:rPr>
                <w:rFonts w:ascii="Times New Roman" w:hAnsi="Times New Roman"/>
                <w:sz w:val="16"/>
                <w:szCs w:val="16"/>
              </w:rPr>
              <w:t>LED</w:t>
            </w:r>
          </w:p>
        </w:tc>
        <w:tc>
          <w:tcPr>
            <w:tcW w:w="3767" w:type="dxa"/>
          </w:tcPr>
          <w:p w14:paraId="42CB3314"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Light Emitting Diode</w:t>
            </w:r>
          </w:p>
        </w:tc>
      </w:tr>
      <w:tr w:rsidR="00961FA2" w:rsidRPr="00BF34D9" w14:paraId="6587A804" w14:textId="77777777" w:rsidTr="00961FA2">
        <w:tc>
          <w:tcPr>
            <w:tcW w:w="1481" w:type="dxa"/>
          </w:tcPr>
          <w:p w14:paraId="4F378697" w14:textId="77777777" w:rsidR="00961FA2" w:rsidRPr="00BF34D9" w:rsidRDefault="00961FA2" w:rsidP="005D05CA">
            <w:pPr>
              <w:jc w:val="both"/>
              <w:rPr>
                <w:rFonts w:ascii="Times New Roman" w:hAnsi="Times New Roman"/>
                <w:bCs/>
                <w:sz w:val="16"/>
                <w:szCs w:val="16"/>
              </w:rPr>
            </w:pPr>
            <w:r>
              <w:rPr>
                <w:rFonts w:ascii="Times New Roman" w:hAnsi="Times New Roman"/>
                <w:sz w:val="16"/>
                <w:szCs w:val="16"/>
              </w:rPr>
              <w:t>WWW</w:t>
            </w:r>
          </w:p>
        </w:tc>
        <w:tc>
          <w:tcPr>
            <w:tcW w:w="3767" w:type="dxa"/>
          </w:tcPr>
          <w:p w14:paraId="203327B9"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World Wide Web</w:t>
            </w:r>
          </w:p>
        </w:tc>
      </w:tr>
      <w:tr w:rsidR="00961FA2" w:rsidRPr="00BF34D9" w14:paraId="488D3639" w14:textId="77777777" w:rsidTr="00961FA2">
        <w:tc>
          <w:tcPr>
            <w:tcW w:w="1481" w:type="dxa"/>
          </w:tcPr>
          <w:p w14:paraId="20458A0E"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MSW</w:t>
            </w:r>
          </w:p>
        </w:tc>
        <w:tc>
          <w:tcPr>
            <w:tcW w:w="3767" w:type="dxa"/>
          </w:tcPr>
          <w:p w14:paraId="26CE0471"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Municipal Solid Waste</w:t>
            </w:r>
          </w:p>
        </w:tc>
      </w:tr>
      <w:tr w:rsidR="00961FA2" w:rsidRPr="00BF34D9" w14:paraId="52E5AA02" w14:textId="77777777" w:rsidTr="00961FA2">
        <w:tc>
          <w:tcPr>
            <w:tcW w:w="1481" w:type="dxa"/>
          </w:tcPr>
          <w:p w14:paraId="6C65F402"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lastRenderedPageBreak/>
              <w:t>PPP</w:t>
            </w:r>
          </w:p>
        </w:tc>
        <w:tc>
          <w:tcPr>
            <w:tcW w:w="3767" w:type="dxa"/>
          </w:tcPr>
          <w:p w14:paraId="1E4EDF9F"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Public Private Partnership</w:t>
            </w:r>
          </w:p>
        </w:tc>
      </w:tr>
      <w:tr w:rsidR="00961FA2" w:rsidRPr="00BF34D9" w14:paraId="0B546CC5" w14:textId="77777777" w:rsidTr="00961FA2">
        <w:tc>
          <w:tcPr>
            <w:tcW w:w="1481" w:type="dxa"/>
          </w:tcPr>
          <w:p w14:paraId="4FB7E0FF"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DTN</w:t>
            </w:r>
          </w:p>
        </w:tc>
        <w:tc>
          <w:tcPr>
            <w:tcW w:w="3767" w:type="dxa"/>
          </w:tcPr>
          <w:p w14:paraId="5C3F8168"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Data Transfer Nodes</w:t>
            </w:r>
          </w:p>
        </w:tc>
      </w:tr>
      <w:tr w:rsidR="00961FA2" w:rsidRPr="00BF34D9" w14:paraId="0C9E59B2" w14:textId="77777777" w:rsidTr="00961FA2">
        <w:tc>
          <w:tcPr>
            <w:tcW w:w="1481" w:type="dxa"/>
          </w:tcPr>
          <w:p w14:paraId="40DD69F4"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SGB</w:t>
            </w:r>
          </w:p>
        </w:tc>
        <w:tc>
          <w:tcPr>
            <w:tcW w:w="3767" w:type="dxa"/>
          </w:tcPr>
          <w:p w14:paraId="09368BD0"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Smart Garbage Bins</w:t>
            </w:r>
          </w:p>
        </w:tc>
      </w:tr>
      <w:tr w:rsidR="00961FA2" w:rsidRPr="00BF34D9" w14:paraId="09B0B60A" w14:textId="77777777" w:rsidTr="00961FA2">
        <w:tc>
          <w:tcPr>
            <w:tcW w:w="1481" w:type="dxa"/>
          </w:tcPr>
          <w:p w14:paraId="31E3BECF"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LoRa LPWAN</w:t>
            </w:r>
          </w:p>
        </w:tc>
        <w:tc>
          <w:tcPr>
            <w:tcW w:w="3767" w:type="dxa"/>
          </w:tcPr>
          <w:p w14:paraId="091BC712"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Long Range Low Power Wide Area Networks</w:t>
            </w:r>
          </w:p>
        </w:tc>
      </w:tr>
      <w:tr w:rsidR="00961FA2" w:rsidRPr="00BF34D9" w14:paraId="0430CE45" w14:textId="77777777" w:rsidTr="00961FA2">
        <w:tc>
          <w:tcPr>
            <w:tcW w:w="1481" w:type="dxa"/>
          </w:tcPr>
          <w:p w14:paraId="5B444F75"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GSM</w:t>
            </w:r>
          </w:p>
        </w:tc>
        <w:tc>
          <w:tcPr>
            <w:tcW w:w="3767" w:type="dxa"/>
          </w:tcPr>
          <w:p w14:paraId="66A933B0" w14:textId="77777777" w:rsidR="00961FA2" w:rsidRPr="00BF34D9" w:rsidRDefault="002439CB" w:rsidP="005D05CA">
            <w:pPr>
              <w:jc w:val="both"/>
              <w:rPr>
                <w:rFonts w:ascii="Times New Roman" w:hAnsi="Times New Roman"/>
                <w:bCs/>
                <w:sz w:val="16"/>
                <w:szCs w:val="16"/>
              </w:rPr>
            </w:pPr>
            <w:r>
              <w:rPr>
                <w:rFonts w:ascii="Times New Roman" w:hAnsi="Times New Roman"/>
                <w:bCs/>
                <w:sz w:val="16"/>
                <w:szCs w:val="16"/>
              </w:rPr>
              <w:t>Global System for Mobile</w:t>
            </w:r>
          </w:p>
        </w:tc>
      </w:tr>
      <w:tr w:rsidR="00961FA2" w:rsidRPr="00BF34D9" w14:paraId="0B69DBFD" w14:textId="77777777" w:rsidTr="00961FA2">
        <w:tc>
          <w:tcPr>
            <w:tcW w:w="1481" w:type="dxa"/>
          </w:tcPr>
          <w:p w14:paraId="5F65CCAF"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CNN</w:t>
            </w:r>
          </w:p>
        </w:tc>
        <w:tc>
          <w:tcPr>
            <w:tcW w:w="3767" w:type="dxa"/>
          </w:tcPr>
          <w:p w14:paraId="5F6A4870" w14:textId="77777777" w:rsidR="00961FA2" w:rsidRPr="00BF34D9" w:rsidRDefault="002439CB" w:rsidP="005D05CA">
            <w:pPr>
              <w:jc w:val="both"/>
              <w:rPr>
                <w:rFonts w:ascii="Times New Roman" w:hAnsi="Times New Roman"/>
                <w:bCs/>
                <w:sz w:val="16"/>
                <w:szCs w:val="16"/>
              </w:rPr>
            </w:pPr>
            <w:r>
              <w:rPr>
                <w:rFonts w:ascii="Times New Roman" w:hAnsi="Times New Roman"/>
                <w:bCs/>
                <w:sz w:val="16"/>
                <w:szCs w:val="16"/>
              </w:rPr>
              <w:t>Convolutional Neural Networks</w:t>
            </w:r>
          </w:p>
        </w:tc>
      </w:tr>
      <w:tr w:rsidR="00961FA2" w:rsidRPr="00BF34D9" w14:paraId="7731A7A1" w14:textId="77777777" w:rsidTr="00961FA2">
        <w:tc>
          <w:tcPr>
            <w:tcW w:w="1481" w:type="dxa"/>
          </w:tcPr>
          <w:p w14:paraId="77293094"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IoT</w:t>
            </w:r>
          </w:p>
        </w:tc>
        <w:tc>
          <w:tcPr>
            <w:tcW w:w="3767" w:type="dxa"/>
          </w:tcPr>
          <w:p w14:paraId="02399C66" w14:textId="77777777" w:rsidR="00961FA2" w:rsidRPr="00BF34D9" w:rsidRDefault="002439CB" w:rsidP="005D05CA">
            <w:pPr>
              <w:jc w:val="both"/>
              <w:rPr>
                <w:rFonts w:ascii="Times New Roman" w:hAnsi="Times New Roman"/>
                <w:bCs/>
                <w:sz w:val="16"/>
                <w:szCs w:val="16"/>
              </w:rPr>
            </w:pPr>
            <w:r>
              <w:rPr>
                <w:rFonts w:ascii="Times New Roman" w:hAnsi="Times New Roman"/>
                <w:bCs/>
                <w:sz w:val="16"/>
                <w:szCs w:val="16"/>
              </w:rPr>
              <w:t>Internet of Things</w:t>
            </w:r>
          </w:p>
        </w:tc>
      </w:tr>
      <w:tr w:rsidR="00961FA2" w:rsidRPr="00BF34D9" w14:paraId="19C95BFE" w14:textId="77777777" w:rsidTr="00961FA2">
        <w:tc>
          <w:tcPr>
            <w:tcW w:w="1481" w:type="dxa"/>
          </w:tcPr>
          <w:p w14:paraId="46F8BCA2"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 xml:space="preserve">IR </w:t>
            </w:r>
          </w:p>
        </w:tc>
        <w:tc>
          <w:tcPr>
            <w:tcW w:w="3767" w:type="dxa"/>
          </w:tcPr>
          <w:p w14:paraId="4F69680B" w14:textId="77777777" w:rsidR="00961FA2" w:rsidRPr="00BF34D9" w:rsidRDefault="007A7ABC" w:rsidP="005D05CA">
            <w:pPr>
              <w:jc w:val="both"/>
              <w:rPr>
                <w:rFonts w:ascii="Times New Roman" w:hAnsi="Times New Roman"/>
                <w:bCs/>
                <w:sz w:val="16"/>
                <w:szCs w:val="16"/>
              </w:rPr>
            </w:pPr>
            <w:r>
              <w:rPr>
                <w:rFonts w:ascii="Times New Roman" w:hAnsi="Times New Roman"/>
                <w:bCs/>
                <w:sz w:val="16"/>
                <w:szCs w:val="16"/>
              </w:rPr>
              <w:t>Infra-Red</w:t>
            </w:r>
          </w:p>
        </w:tc>
      </w:tr>
      <w:tr w:rsidR="00961FA2" w:rsidRPr="00BF34D9" w14:paraId="4BCD1953" w14:textId="77777777" w:rsidTr="00961FA2">
        <w:tc>
          <w:tcPr>
            <w:tcW w:w="1481" w:type="dxa"/>
          </w:tcPr>
          <w:p w14:paraId="5CDAEBA0" w14:textId="77777777" w:rsidR="00961FA2" w:rsidRPr="00BF34D9" w:rsidRDefault="00961FA2" w:rsidP="005D05CA">
            <w:pPr>
              <w:jc w:val="both"/>
              <w:rPr>
                <w:rFonts w:ascii="Times New Roman" w:hAnsi="Times New Roman"/>
                <w:bCs/>
                <w:sz w:val="16"/>
                <w:szCs w:val="16"/>
              </w:rPr>
            </w:pPr>
            <w:r>
              <w:rPr>
                <w:rFonts w:ascii="Times New Roman" w:hAnsi="Times New Roman"/>
                <w:bCs/>
                <w:sz w:val="16"/>
                <w:szCs w:val="16"/>
              </w:rPr>
              <w:t>ECU</w:t>
            </w:r>
          </w:p>
        </w:tc>
        <w:tc>
          <w:tcPr>
            <w:tcW w:w="3767" w:type="dxa"/>
          </w:tcPr>
          <w:p w14:paraId="558E367C" w14:textId="77777777" w:rsidR="00961FA2" w:rsidRPr="00BF34D9" w:rsidRDefault="002439CB" w:rsidP="005D05CA">
            <w:pPr>
              <w:jc w:val="both"/>
              <w:rPr>
                <w:rFonts w:ascii="Times New Roman" w:hAnsi="Times New Roman"/>
                <w:bCs/>
                <w:sz w:val="16"/>
                <w:szCs w:val="16"/>
              </w:rPr>
            </w:pPr>
            <w:r>
              <w:rPr>
                <w:rFonts w:ascii="Times New Roman" w:hAnsi="Times New Roman"/>
                <w:bCs/>
                <w:sz w:val="16"/>
                <w:szCs w:val="16"/>
              </w:rPr>
              <w:t>Electronic Control Unit</w:t>
            </w:r>
          </w:p>
        </w:tc>
      </w:tr>
    </w:tbl>
    <w:p w14:paraId="16515CAC" w14:textId="77777777" w:rsidR="00ED6BBA" w:rsidRDefault="00ED6BBA" w:rsidP="005D05CA">
      <w:pPr>
        <w:tabs>
          <w:tab w:val="left" w:pos="7588"/>
        </w:tabs>
        <w:spacing w:line="240" w:lineRule="auto"/>
        <w:rPr>
          <w:rFonts w:ascii="Times New Roman" w:eastAsia="Arial" w:hAnsi="Times New Roman" w:cs="Times New Roman"/>
          <w:b/>
          <w:bCs/>
        </w:rPr>
      </w:pPr>
    </w:p>
    <w:p w14:paraId="4A5CEBF4" w14:textId="77777777" w:rsidR="0085618C" w:rsidRPr="00ED6BBA" w:rsidRDefault="00ED6BBA" w:rsidP="005D05CA">
      <w:pPr>
        <w:tabs>
          <w:tab w:val="left" w:pos="7588"/>
        </w:tabs>
        <w:spacing w:line="240" w:lineRule="auto"/>
        <w:rPr>
          <w:rFonts w:ascii="Times New Roman" w:eastAsia="Arial" w:hAnsi="Times New Roman" w:cs="Times New Roman"/>
          <w:b/>
          <w:bCs/>
          <w:sz w:val="28"/>
        </w:rPr>
      </w:pPr>
      <w:r w:rsidRPr="00ED6BBA">
        <w:rPr>
          <w:rFonts w:ascii="Times New Roman" w:eastAsia="Arial" w:hAnsi="Times New Roman" w:cs="Times New Roman"/>
          <w:b/>
          <w:bCs/>
          <w:sz w:val="28"/>
        </w:rPr>
        <w:t>Declarations</w:t>
      </w:r>
    </w:p>
    <w:p w14:paraId="69D4D5B1" w14:textId="77777777" w:rsidR="00BF7B32" w:rsidRDefault="0085618C" w:rsidP="005D05CA">
      <w:pPr>
        <w:tabs>
          <w:tab w:val="left" w:pos="7588"/>
        </w:tabs>
        <w:spacing w:line="240" w:lineRule="auto"/>
        <w:jc w:val="both"/>
        <w:rPr>
          <w:rFonts w:ascii="Times New Roman" w:eastAsia="Arial" w:hAnsi="Times New Roman" w:cs="Times New Roman"/>
          <w:bCs/>
        </w:rPr>
      </w:pPr>
      <w:r w:rsidRPr="0085618C">
        <w:rPr>
          <w:rFonts w:ascii="Times New Roman" w:eastAsia="Arial" w:hAnsi="Times New Roman" w:cs="Times New Roman"/>
          <w:b/>
          <w:bCs/>
        </w:rPr>
        <w:t>Availability of data and materials</w:t>
      </w:r>
    </w:p>
    <w:p w14:paraId="2516D047" w14:textId="77777777" w:rsidR="00BF7B32" w:rsidRDefault="00BF7B32" w:rsidP="005D05CA">
      <w:pPr>
        <w:tabs>
          <w:tab w:val="left" w:pos="7588"/>
        </w:tabs>
        <w:spacing w:line="240" w:lineRule="auto"/>
        <w:jc w:val="both"/>
        <w:rPr>
          <w:rFonts w:ascii="Times New Roman" w:eastAsia="Arial" w:hAnsi="Times New Roman" w:cs="Times New Roman"/>
          <w:bCs/>
        </w:rPr>
      </w:pPr>
      <w:r w:rsidRPr="00BF7B32">
        <w:rPr>
          <w:rFonts w:ascii="Times New Roman" w:eastAsia="Arial" w:hAnsi="Times New Roman" w:cs="Times New Roman"/>
          <w:bCs/>
        </w:rPr>
        <w:t xml:space="preserve">Information accessibility isn't appropriate to this composition as no unused information were made or </w:t>
      </w:r>
      <w:proofErr w:type="spellStart"/>
      <w:r w:rsidRPr="00BF7B32">
        <w:rPr>
          <w:rFonts w:ascii="Times New Roman" w:eastAsia="Arial" w:hAnsi="Times New Roman" w:cs="Times New Roman"/>
          <w:bCs/>
        </w:rPr>
        <w:t>analyzed</w:t>
      </w:r>
      <w:proofErr w:type="spellEnd"/>
      <w:r w:rsidRPr="00BF7B32">
        <w:rPr>
          <w:rFonts w:ascii="Times New Roman" w:eastAsia="Arial" w:hAnsi="Times New Roman" w:cs="Times New Roman"/>
          <w:bCs/>
        </w:rPr>
        <w:t xml:space="preserve"> in this ponder.</w:t>
      </w:r>
    </w:p>
    <w:p w14:paraId="7740F9A0" w14:textId="77777777" w:rsidR="0085618C" w:rsidRDefault="0085618C" w:rsidP="005D05CA">
      <w:pPr>
        <w:tabs>
          <w:tab w:val="left" w:pos="7588"/>
        </w:tabs>
        <w:spacing w:line="240" w:lineRule="auto"/>
        <w:jc w:val="both"/>
        <w:rPr>
          <w:rFonts w:ascii="Times New Roman" w:eastAsia="Arial" w:hAnsi="Times New Roman" w:cs="Times New Roman"/>
          <w:b/>
          <w:bCs/>
        </w:rPr>
      </w:pPr>
      <w:r w:rsidRPr="0085618C">
        <w:rPr>
          <w:rFonts w:ascii="Times New Roman" w:eastAsia="Arial" w:hAnsi="Times New Roman" w:cs="Times New Roman"/>
          <w:b/>
          <w:bCs/>
        </w:rPr>
        <w:t>Competing interests</w:t>
      </w:r>
    </w:p>
    <w:p w14:paraId="12B5540E" w14:textId="77777777" w:rsidR="0085618C" w:rsidRPr="00E02633" w:rsidRDefault="0085618C" w:rsidP="005D05CA">
      <w:pPr>
        <w:tabs>
          <w:tab w:val="left" w:pos="7588"/>
        </w:tabs>
        <w:spacing w:line="240" w:lineRule="auto"/>
        <w:jc w:val="both"/>
        <w:rPr>
          <w:rFonts w:ascii="Times New Roman" w:eastAsia="Arial" w:hAnsi="Times New Roman" w:cs="Times New Roman"/>
          <w:bCs/>
        </w:rPr>
      </w:pPr>
      <w:r w:rsidRPr="00E02633">
        <w:rPr>
          <w:rFonts w:ascii="Times New Roman" w:eastAsia="Arial" w:hAnsi="Times New Roman" w:cs="Times New Roman"/>
          <w:bCs/>
        </w:rPr>
        <w:t xml:space="preserve">The Author(s) </w:t>
      </w:r>
      <w:proofErr w:type="gramStart"/>
      <w:r w:rsidRPr="00E02633">
        <w:rPr>
          <w:rFonts w:ascii="Times New Roman" w:eastAsia="Arial" w:hAnsi="Times New Roman" w:cs="Times New Roman"/>
          <w:bCs/>
        </w:rPr>
        <w:t>declare</w:t>
      </w:r>
      <w:proofErr w:type="gramEnd"/>
      <w:r w:rsidRPr="00E02633">
        <w:rPr>
          <w:rFonts w:ascii="Times New Roman" w:eastAsia="Arial" w:hAnsi="Times New Roman" w:cs="Times New Roman"/>
          <w:bCs/>
        </w:rPr>
        <w:t>(s) that there is no conflict of interest.</w:t>
      </w:r>
    </w:p>
    <w:p w14:paraId="51666A56" w14:textId="77777777" w:rsidR="0085618C" w:rsidRDefault="0085618C" w:rsidP="005D05CA">
      <w:pPr>
        <w:tabs>
          <w:tab w:val="left" w:pos="7588"/>
        </w:tabs>
        <w:spacing w:line="240" w:lineRule="auto"/>
        <w:jc w:val="both"/>
        <w:rPr>
          <w:rFonts w:ascii="Times New Roman" w:eastAsia="Arial" w:hAnsi="Times New Roman" w:cs="Times New Roman"/>
          <w:b/>
          <w:bCs/>
        </w:rPr>
      </w:pPr>
      <w:r>
        <w:rPr>
          <w:rFonts w:ascii="Times New Roman" w:eastAsia="Arial" w:hAnsi="Times New Roman" w:cs="Times New Roman"/>
          <w:b/>
          <w:bCs/>
        </w:rPr>
        <w:t>Funding</w:t>
      </w:r>
    </w:p>
    <w:p w14:paraId="610A497F" w14:textId="77777777" w:rsidR="0085618C" w:rsidRDefault="0085618C" w:rsidP="005D05CA">
      <w:pPr>
        <w:tabs>
          <w:tab w:val="left" w:pos="7588"/>
        </w:tabs>
        <w:spacing w:line="240" w:lineRule="auto"/>
        <w:jc w:val="both"/>
        <w:rPr>
          <w:rFonts w:ascii="Times New Roman" w:eastAsia="Arial" w:hAnsi="Times New Roman" w:cs="Times New Roman"/>
          <w:bCs/>
        </w:rPr>
      </w:pPr>
      <w:r w:rsidRPr="00E02633">
        <w:rPr>
          <w:rFonts w:ascii="Times New Roman" w:eastAsia="Arial" w:hAnsi="Times New Roman" w:cs="Times New Roman"/>
          <w:bCs/>
        </w:rPr>
        <w:t xml:space="preserve">This work is partially funded by Centre for System design, Chennai Institute of </w:t>
      </w:r>
      <w:r>
        <w:rPr>
          <w:rFonts w:ascii="Times New Roman" w:eastAsia="Arial" w:hAnsi="Times New Roman" w:cs="Times New Roman"/>
          <w:bCs/>
        </w:rPr>
        <w:t xml:space="preserve">Technology vide funding number </w:t>
      </w:r>
      <w:r w:rsidRPr="00E02633">
        <w:rPr>
          <w:rFonts w:ascii="Times New Roman" w:eastAsia="Arial" w:hAnsi="Times New Roman" w:cs="Times New Roman"/>
          <w:bCs/>
        </w:rPr>
        <w:t>CIT/CMR/2021/00</w:t>
      </w:r>
      <w:r>
        <w:rPr>
          <w:rFonts w:ascii="Times New Roman" w:eastAsia="Arial" w:hAnsi="Times New Roman" w:cs="Times New Roman"/>
          <w:bCs/>
        </w:rPr>
        <w:t>6</w:t>
      </w:r>
      <w:r w:rsidRPr="00E02633">
        <w:rPr>
          <w:rFonts w:ascii="Times New Roman" w:eastAsia="Arial" w:hAnsi="Times New Roman" w:cs="Times New Roman"/>
          <w:bCs/>
        </w:rPr>
        <w:t xml:space="preserve">. </w:t>
      </w:r>
    </w:p>
    <w:p w14:paraId="62B26853" w14:textId="77777777" w:rsidR="00ED6BBA" w:rsidRPr="00E02633" w:rsidRDefault="00ED6BBA" w:rsidP="005D05CA">
      <w:pPr>
        <w:tabs>
          <w:tab w:val="left" w:pos="7588"/>
        </w:tabs>
        <w:spacing w:line="240" w:lineRule="auto"/>
        <w:jc w:val="both"/>
        <w:rPr>
          <w:rFonts w:ascii="Times New Roman" w:eastAsia="Arial" w:hAnsi="Times New Roman" w:cs="Times New Roman"/>
          <w:b/>
          <w:bCs/>
        </w:rPr>
      </w:pPr>
      <w:r>
        <w:rPr>
          <w:rFonts w:ascii="Times New Roman" w:eastAsia="Arial" w:hAnsi="Times New Roman" w:cs="Times New Roman"/>
          <w:b/>
          <w:bCs/>
        </w:rPr>
        <w:t>Author’s Contribution</w:t>
      </w:r>
    </w:p>
    <w:p w14:paraId="71591429" w14:textId="77777777" w:rsidR="00CC074C" w:rsidRDefault="00CC074C" w:rsidP="005D05CA">
      <w:pPr>
        <w:tabs>
          <w:tab w:val="left" w:pos="7588"/>
        </w:tabs>
        <w:spacing w:line="240" w:lineRule="auto"/>
        <w:jc w:val="both"/>
        <w:rPr>
          <w:rFonts w:ascii="Times New Roman" w:eastAsia="Arial" w:hAnsi="Times New Roman" w:cs="Times New Roman"/>
          <w:bCs/>
        </w:rPr>
      </w:pPr>
      <w:r w:rsidRPr="00CC074C">
        <w:rPr>
          <w:rFonts w:ascii="Times New Roman" w:eastAsia="Arial" w:hAnsi="Times New Roman" w:cs="Times New Roman"/>
          <w:bCs/>
        </w:rPr>
        <w:t xml:space="preserve">All the authors contributed </w:t>
      </w:r>
      <w:proofErr w:type="spellStart"/>
      <w:r w:rsidR="00E60F00" w:rsidRPr="00E60F00">
        <w:rPr>
          <w:rFonts w:ascii="Times New Roman" w:eastAsia="Arial" w:hAnsi="Times New Roman" w:cs="Times New Roman"/>
          <w:bCs/>
        </w:rPr>
        <w:t>indistinguishably</w:t>
      </w:r>
      <w:r w:rsidRPr="00CC074C">
        <w:rPr>
          <w:rFonts w:ascii="Times New Roman" w:eastAsia="Arial" w:hAnsi="Times New Roman" w:cs="Times New Roman"/>
          <w:bCs/>
        </w:rPr>
        <w:t>to</w:t>
      </w:r>
      <w:proofErr w:type="spellEnd"/>
      <w:r w:rsidRPr="00CC074C">
        <w:rPr>
          <w:rFonts w:ascii="Times New Roman" w:eastAsia="Arial" w:hAnsi="Times New Roman" w:cs="Times New Roman"/>
          <w:bCs/>
        </w:rPr>
        <w:t xml:space="preserve"> the work. All authors examined and endorsed the ultimate composition.</w:t>
      </w:r>
    </w:p>
    <w:p w14:paraId="01676B33" w14:textId="77777777" w:rsidR="00ED6BBA" w:rsidRDefault="00ED6BBA" w:rsidP="005D05CA">
      <w:pPr>
        <w:tabs>
          <w:tab w:val="left" w:pos="7588"/>
        </w:tabs>
        <w:spacing w:line="240" w:lineRule="auto"/>
        <w:jc w:val="both"/>
        <w:rPr>
          <w:rFonts w:ascii="Times New Roman" w:eastAsia="Arial" w:hAnsi="Times New Roman" w:cs="Times New Roman"/>
          <w:b/>
          <w:bCs/>
        </w:rPr>
      </w:pPr>
      <w:r>
        <w:rPr>
          <w:rFonts w:ascii="Times New Roman" w:eastAsia="Arial" w:hAnsi="Times New Roman" w:cs="Times New Roman"/>
          <w:b/>
          <w:bCs/>
        </w:rPr>
        <w:t>Acknowledgement</w:t>
      </w:r>
    </w:p>
    <w:p w14:paraId="77883234" w14:textId="77777777" w:rsidR="00ED6BBA" w:rsidRPr="00ED6BBA" w:rsidRDefault="00ED6BBA" w:rsidP="005D05CA">
      <w:pPr>
        <w:tabs>
          <w:tab w:val="left" w:pos="7588"/>
        </w:tabs>
        <w:spacing w:line="240" w:lineRule="auto"/>
        <w:jc w:val="both"/>
        <w:rPr>
          <w:rFonts w:ascii="Times New Roman" w:eastAsia="Arial" w:hAnsi="Times New Roman" w:cs="Times New Roman"/>
          <w:bCs/>
        </w:rPr>
      </w:pPr>
      <w:r w:rsidRPr="00ED6BBA">
        <w:rPr>
          <w:rFonts w:ascii="Times New Roman" w:eastAsia="Arial" w:hAnsi="Times New Roman" w:cs="Times New Roman"/>
          <w:bCs/>
        </w:rPr>
        <w:t xml:space="preserve">The authors acknowledge the </w:t>
      </w:r>
      <w:r w:rsidR="00BF7B32" w:rsidRPr="00ED6BBA">
        <w:rPr>
          <w:rFonts w:ascii="Times New Roman" w:eastAsia="Arial" w:hAnsi="Times New Roman" w:cs="Times New Roman"/>
          <w:bCs/>
        </w:rPr>
        <w:t>Centre</w:t>
      </w:r>
      <w:r w:rsidRPr="00ED6BBA">
        <w:rPr>
          <w:rFonts w:ascii="Times New Roman" w:eastAsia="Arial" w:hAnsi="Times New Roman" w:cs="Times New Roman"/>
          <w:bCs/>
        </w:rPr>
        <w:t xml:space="preserve"> for System design, Chennai Institute of Technology for carrying out the research.</w:t>
      </w:r>
    </w:p>
    <w:p w14:paraId="3EFAFB50" w14:textId="77777777" w:rsidR="00B3515F" w:rsidRPr="001A3E0A" w:rsidRDefault="001F30EE" w:rsidP="005D05CA">
      <w:pPr>
        <w:tabs>
          <w:tab w:val="left" w:pos="7588"/>
        </w:tabs>
        <w:spacing w:line="240" w:lineRule="auto"/>
        <w:jc w:val="both"/>
        <w:rPr>
          <w:rFonts w:ascii="Times New Roman" w:eastAsia="Arial" w:hAnsi="Times New Roman" w:cs="Times New Roman"/>
          <w:b/>
          <w:bCs/>
          <w:color w:val="000000" w:themeColor="text1"/>
          <w:sz w:val="28"/>
          <w:szCs w:val="28"/>
        </w:rPr>
      </w:pPr>
      <w:r w:rsidRPr="001A3E0A">
        <w:rPr>
          <w:rFonts w:ascii="Times New Roman" w:eastAsia="Arial" w:hAnsi="Times New Roman" w:cs="Times New Roman"/>
          <w:b/>
          <w:bCs/>
          <w:color w:val="000000" w:themeColor="text1"/>
          <w:sz w:val="28"/>
          <w:szCs w:val="28"/>
        </w:rPr>
        <w:t>References:</w:t>
      </w:r>
    </w:p>
    <w:p w14:paraId="3D880C32" w14:textId="77777777" w:rsidR="002041C9" w:rsidRPr="002041C9" w:rsidRDefault="006D40B0"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1A3E0A">
        <w:rPr>
          <w:rFonts w:ascii="Times New Roman" w:hAnsi="Times New Roman" w:cs="Times New Roman"/>
        </w:rPr>
        <w:fldChar w:fldCharType="begin" w:fldLock="1"/>
      </w:r>
      <w:r w:rsidR="001F30EE" w:rsidRPr="001A3E0A">
        <w:rPr>
          <w:rFonts w:ascii="Times New Roman" w:hAnsi="Times New Roman" w:cs="Times New Roman"/>
        </w:rPr>
        <w:instrText xml:space="preserve">ADDIN Mendeley Bibliography CSL_BIBLIOGRAPHY </w:instrText>
      </w:r>
      <w:r w:rsidRPr="001A3E0A">
        <w:rPr>
          <w:rFonts w:ascii="Times New Roman" w:hAnsi="Times New Roman" w:cs="Times New Roman"/>
        </w:rPr>
        <w:fldChar w:fldCharType="separate"/>
      </w:r>
      <w:r w:rsidR="002041C9" w:rsidRPr="002041C9">
        <w:rPr>
          <w:rFonts w:ascii="Times New Roman" w:hAnsi="Times New Roman" w:cs="Times New Roman"/>
          <w:noProof/>
          <w:szCs w:val="24"/>
        </w:rPr>
        <w:t>[1]</w:t>
      </w:r>
      <w:r w:rsidR="002041C9" w:rsidRPr="002041C9">
        <w:rPr>
          <w:rFonts w:ascii="Times New Roman" w:hAnsi="Times New Roman" w:cs="Times New Roman"/>
          <w:noProof/>
          <w:szCs w:val="24"/>
        </w:rPr>
        <w:tab/>
        <w:t>B. Bharadwaj, M. Kumudha, N. Gowri Chandra, G. Chaithra, Automation of Smart waste management using IoT to support “Swachh Bharat Abhiyan” - A practical approach, Proc. 2017 2nd Int. Conf. Comput. Commun. Technol. ICCCT 2017. (2017) 318–320. https://doi.org/10.1109/ICCCT2.2017.7972300.</w:t>
      </w:r>
    </w:p>
    <w:p w14:paraId="2748B5BA"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2]</w:t>
      </w:r>
      <w:r w:rsidRPr="002041C9">
        <w:rPr>
          <w:rFonts w:ascii="Times New Roman" w:hAnsi="Times New Roman" w:cs="Times New Roman"/>
          <w:noProof/>
          <w:szCs w:val="24"/>
        </w:rPr>
        <w:tab/>
        <w:t>A. Sharma, R. Kumar, V. Mansotra, Proposed Stemming Algorithm for Hindi Information Retrieval, Int. J. Innov. Res. Comput. Commun. Eng. (An ISO Certif. Organ. 3297 (2016) 11449–11455. https://doi.org/10.15680/IJIRCCE.2016.</w:t>
      </w:r>
    </w:p>
    <w:p w14:paraId="2B707910"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3]</w:t>
      </w:r>
      <w:r w:rsidRPr="002041C9">
        <w:rPr>
          <w:rFonts w:ascii="Times New Roman" w:hAnsi="Times New Roman" w:cs="Times New Roman"/>
          <w:noProof/>
          <w:szCs w:val="24"/>
        </w:rPr>
        <w:tab/>
        <w:t>M. Karthikeyan, D. Eligo, S. Gebrehiyot, E. Bekele, D. Daniel, G. Dansa, GSM Based Smart Waste Bin Monitoring System In Ethiopia, VI (2019) 796–804.</w:t>
      </w:r>
    </w:p>
    <w:p w14:paraId="14E12226"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4]</w:t>
      </w:r>
      <w:r w:rsidRPr="002041C9">
        <w:rPr>
          <w:rFonts w:ascii="Times New Roman" w:hAnsi="Times New Roman" w:cs="Times New Roman"/>
          <w:noProof/>
          <w:szCs w:val="24"/>
        </w:rPr>
        <w:tab/>
        <w:t>K. Pardini, J.J.P.C. Rodrigues, O. Diallo, A.K. Das, V.H.C. de Albuquerque, S.A. Kozlov, A smart waste management solution geared towards citizens, Sensors (Switzerland). 20 (2020) 1–15. https://doi.org/10.3390/s20082380.</w:t>
      </w:r>
    </w:p>
    <w:p w14:paraId="1BE7BC49"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5]</w:t>
      </w:r>
      <w:r w:rsidRPr="002041C9">
        <w:rPr>
          <w:rFonts w:ascii="Times New Roman" w:hAnsi="Times New Roman" w:cs="Times New Roman"/>
          <w:noProof/>
          <w:szCs w:val="24"/>
        </w:rPr>
        <w:tab/>
        <w:t>I. Hong, S. Park, B. Lee, J. Lee, D. Jeong, S. Park, IoT-Based Smart Garbage System for Efficient Food Waste Management, Sci. World J. 2014 (2014). https://doi.org/10.1155/2014/646953.</w:t>
      </w:r>
    </w:p>
    <w:p w14:paraId="242F0401"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6]</w:t>
      </w:r>
      <w:r w:rsidRPr="002041C9">
        <w:rPr>
          <w:rFonts w:ascii="Times New Roman" w:hAnsi="Times New Roman" w:cs="Times New Roman"/>
          <w:noProof/>
          <w:szCs w:val="24"/>
        </w:rPr>
        <w:tab/>
        <w:t>T. Anh Khoa, C.H. Phuc, P.D. Lam, L.M.B. Nhu, N.M. Trong, N.T.H. Phuong, N. Van Dung, N. Tan-Y, H.N. Nguyen, D.N.M. Duc, Waste Management System Using IoT-Based Machine Learning in University, Wirel. Commun. Mob. Comput. 2020 (2020). https://doi.org/10.1155/2020/6138637.</w:t>
      </w:r>
    </w:p>
    <w:p w14:paraId="3AB958C7"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7]</w:t>
      </w:r>
      <w:r w:rsidRPr="002041C9">
        <w:rPr>
          <w:rFonts w:ascii="Times New Roman" w:hAnsi="Times New Roman" w:cs="Times New Roman"/>
          <w:noProof/>
          <w:szCs w:val="24"/>
        </w:rPr>
        <w:tab/>
        <w:t>K.A. Awan, I. Ud Din, A. Almogren, M. Guizani, A. Altameem, S.U. Jadoon, RobustTrust - A Pro-Privacy Robust Distributed Trust Management Mechanism for Internet of Things, IEEE Access. 7 (2019) 62095–62106. https://doi.org/10.1109/ACCESS.2019.2916340.</w:t>
      </w:r>
    </w:p>
    <w:p w14:paraId="738FAFE5"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8]</w:t>
      </w:r>
      <w:r w:rsidRPr="002041C9">
        <w:rPr>
          <w:rFonts w:ascii="Times New Roman" w:hAnsi="Times New Roman" w:cs="Times New Roman"/>
          <w:noProof/>
          <w:szCs w:val="24"/>
        </w:rPr>
        <w:tab/>
        <w:t>V.P. Vijaynaidu, T. Dhikhi, Smart garbage management system, Int. J. Pharm. Technol. 8 (2016) 21204–21211. https://doi.org/10.17577/ijertv4is031175.</w:t>
      </w:r>
    </w:p>
    <w:p w14:paraId="6A5BC9B8"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9]</w:t>
      </w:r>
      <w:r w:rsidRPr="002041C9">
        <w:rPr>
          <w:rFonts w:ascii="Times New Roman" w:hAnsi="Times New Roman" w:cs="Times New Roman"/>
          <w:noProof/>
          <w:szCs w:val="24"/>
        </w:rPr>
        <w:tab/>
        <w:t>C.S. Anilkumar, G. Suhas, S. Sushma, A smart dustbin using mobile application, Int. J. Innov. Technol. Explor. Eng. 8 (2019) 3964–3967. https://doi.org/10.35940/ijitee.K2129.0981119.</w:t>
      </w:r>
    </w:p>
    <w:p w14:paraId="5E56767A"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0]</w:t>
      </w:r>
      <w:r w:rsidRPr="002041C9">
        <w:rPr>
          <w:rFonts w:ascii="Times New Roman" w:hAnsi="Times New Roman" w:cs="Times New Roman"/>
          <w:noProof/>
          <w:szCs w:val="24"/>
        </w:rPr>
        <w:tab/>
        <w:t>S. Longhi, D. Marzioni, E. Alidori, G. Di Buò, M. Prist, M. Grisostomi, M. Pirro, Solid waste management architecture using wireless sensor network technology, 2012 5th Int. Conf. New Technol. Mobil. Secur. - Proc. NTMS 2012 Conf. Work. (2012). https://doi.org/10.1109/NTMS.2012.6208764.</w:t>
      </w:r>
    </w:p>
    <w:p w14:paraId="360C0FF8"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lastRenderedPageBreak/>
        <w:t>[11]</w:t>
      </w:r>
      <w:r w:rsidRPr="002041C9">
        <w:rPr>
          <w:rFonts w:ascii="Times New Roman" w:hAnsi="Times New Roman" w:cs="Times New Roman"/>
          <w:noProof/>
          <w:szCs w:val="24"/>
        </w:rPr>
        <w:tab/>
        <w:t>T.A. Khoa, M.M. Man, T.Y. Nguyen, V.D. Nguyen, N.H. Nam, Smart agriculture using IoT multi-sensors: A novel watering management system, J. Sens. Actuator Networks. 8 (2019). https://doi.org/10.3390/jsan8030045.</w:t>
      </w:r>
    </w:p>
    <w:p w14:paraId="07CD7B48"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2]</w:t>
      </w:r>
      <w:r w:rsidRPr="002041C9">
        <w:rPr>
          <w:rFonts w:ascii="Times New Roman" w:hAnsi="Times New Roman" w:cs="Times New Roman"/>
          <w:noProof/>
          <w:szCs w:val="24"/>
        </w:rPr>
        <w:tab/>
        <w:t>R. Asha, N. Mahajan, A. Yadav, K.S. Balamurugan, Garbage Managing Smart System using-IOT, Int. J. Recent Technol. Eng. 8 (2019) 3646–3649. https://doi.org/10.35940/ijrte.d7849.118419.</w:t>
      </w:r>
    </w:p>
    <w:p w14:paraId="70FF38FE"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3]</w:t>
      </w:r>
      <w:r w:rsidRPr="002041C9">
        <w:rPr>
          <w:rFonts w:ascii="Times New Roman" w:hAnsi="Times New Roman" w:cs="Times New Roman"/>
          <w:noProof/>
          <w:szCs w:val="24"/>
        </w:rPr>
        <w:tab/>
        <w:t>P.S.A. Mahajan, A. Kokane, A. Shewale, M. Shinde, S. Ingale, Smart Waste Management System using IoT, Int. J. Adv. Eng. Res. Sci. 4 (2017) 93–95. https://doi.org/10.22161/ijaers.4.4.12.</w:t>
      </w:r>
    </w:p>
    <w:p w14:paraId="0A3A5F30"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4]</w:t>
      </w:r>
      <w:r w:rsidRPr="002041C9">
        <w:rPr>
          <w:rFonts w:ascii="Times New Roman" w:hAnsi="Times New Roman" w:cs="Times New Roman"/>
          <w:noProof/>
          <w:szCs w:val="24"/>
        </w:rPr>
        <w:tab/>
        <w:t>M.W. Rahman, R. Islam, A. Hasan, N.I. Bithi, M.M. Hasan, M.M. Rahman, Intelligent waste management system using deep learning with IoT, J. King Saud Univ. - Comput. Inf. Sci. (2020). https://doi.org/10.1016/j.jksuci.2020.08.016.</w:t>
      </w:r>
    </w:p>
    <w:p w14:paraId="7C62721A"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5]</w:t>
      </w:r>
      <w:r w:rsidRPr="002041C9">
        <w:rPr>
          <w:rFonts w:ascii="Times New Roman" w:hAnsi="Times New Roman" w:cs="Times New Roman"/>
          <w:noProof/>
          <w:szCs w:val="24"/>
        </w:rPr>
        <w:tab/>
        <w:t>S.S. Chaudhari, V.Y. Bhole, Solid Waste Collection as a Service using IoT-Solution for Smart Cities, 2018 Int. Conf. Smart City Emerg. Technol. ICSCET 2018. (2018) 1–5. https://doi.org/10.1109/ICSCET.2018.8537326.</w:t>
      </w:r>
    </w:p>
    <w:p w14:paraId="67C03C17"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6]</w:t>
      </w:r>
      <w:r w:rsidRPr="002041C9">
        <w:rPr>
          <w:rFonts w:ascii="Times New Roman" w:hAnsi="Times New Roman" w:cs="Times New Roman"/>
          <w:noProof/>
          <w:szCs w:val="24"/>
        </w:rPr>
        <w:tab/>
        <w:t>J. Valizadeh, A. Hafezalkotob, S.M. Seyed Alizadeh, P. Mozafari, Hazardous infectious waste collection and government aid distribution during COVID-19: A robust mathematical leader-follower model approach, Sustain. Cities Soc. 69 (2021) 102814. https://doi.org/10.1016/j.scs.2021.102814.</w:t>
      </w:r>
    </w:p>
    <w:p w14:paraId="54CE26E1"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7]</w:t>
      </w:r>
      <w:r w:rsidRPr="002041C9">
        <w:rPr>
          <w:rFonts w:ascii="Times New Roman" w:hAnsi="Times New Roman" w:cs="Times New Roman"/>
          <w:noProof/>
          <w:szCs w:val="24"/>
        </w:rPr>
        <w:tab/>
        <w:t>O. Adedeji, Z. Wang, Intelligent waste classification system using deep learning convolutional neural network, Procedia Manuf. 35 (2019) 607–612. https://doi.org/10.1016/j.promfg.2019.05.086.</w:t>
      </w:r>
    </w:p>
    <w:p w14:paraId="03B66E7E"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8]</w:t>
      </w:r>
      <w:r w:rsidRPr="002041C9">
        <w:rPr>
          <w:rFonts w:ascii="Times New Roman" w:hAnsi="Times New Roman" w:cs="Times New Roman"/>
          <w:noProof/>
          <w:szCs w:val="24"/>
        </w:rPr>
        <w:tab/>
        <w:t>P. Proposal, U. Unnat, B. Abhiyan, Smart Dustbin, (n.d.).</w:t>
      </w:r>
    </w:p>
    <w:p w14:paraId="08B988B5"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19]</w:t>
      </w:r>
      <w:r w:rsidRPr="002041C9">
        <w:rPr>
          <w:rFonts w:ascii="Times New Roman" w:hAnsi="Times New Roman" w:cs="Times New Roman"/>
          <w:noProof/>
          <w:szCs w:val="24"/>
        </w:rPr>
        <w:tab/>
        <w:t>K.B. Kumar R, S.B. Patil, S. Manjula, H.N. Kumar, An IoT Based Approach for Efficient Collection and Disposal of E-waste, Int. J. Eng. Tech. 4 (2018) 379–383.</w:t>
      </w:r>
    </w:p>
    <w:p w14:paraId="50BE2C51"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20]</w:t>
      </w:r>
      <w:r w:rsidRPr="002041C9">
        <w:rPr>
          <w:rFonts w:ascii="Times New Roman" w:hAnsi="Times New Roman" w:cs="Times New Roman"/>
          <w:noProof/>
          <w:szCs w:val="24"/>
        </w:rPr>
        <w:tab/>
        <w:t>S. Abba, C. Light, IoT-Based Framework For Smart Waste Monitoring And Control System, A Case Study of Smart Cities., (2020) 8224. https://doi.org/10.3390/ecsa-7-08224.</w:t>
      </w:r>
    </w:p>
    <w:p w14:paraId="2AB711D8"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21]</w:t>
      </w:r>
      <w:r w:rsidRPr="002041C9">
        <w:rPr>
          <w:rFonts w:ascii="Times New Roman" w:hAnsi="Times New Roman" w:cs="Times New Roman"/>
          <w:noProof/>
          <w:szCs w:val="24"/>
        </w:rPr>
        <w:tab/>
        <w:t>E.D. Likotiko, D. Nyambo, J. Mwangoka, M Ulti -a Gent B Ased I Ot S Mart W Aste M Onitoring a Nd C Ollection, Ijcseit. 7 (2017) 1–14.</w:t>
      </w:r>
    </w:p>
    <w:p w14:paraId="4C344CF5"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szCs w:val="24"/>
        </w:rPr>
      </w:pPr>
      <w:r w:rsidRPr="002041C9">
        <w:rPr>
          <w:rFonts w:ascii="Times New Roman" w:hAnsi="Times New Roman" w:cs="Times New Roman"/>
          <w:noProof/>
          <w:szCs w:val="24"/>
        </w:rPr>
        <w:t>[22]</w:t>
      </w:r>
      <w:r w:rsidRPr="002041C9">
        <w:rPr>
          <w:rFonts w:ascii="Times New Roman" w:hAnsi="Times New Roman" w:cs="Times New Roman"/>
          <w:noProof/>
          <w:szCs w:val="24"/>
        </w:rPr>
        <w:tab/>
        <w:t>K.G. Devi, K. Yasoda, M. Dhivya, B. Kishore, Automatic Health Care Waste Segregation and Disposal System, J. Xidian Univ. 14 (2020) 5281–5290. https://doi.org/10.37896/jxu14.5/573.</w:t>
      </w:r>
    </w:p>
    <w:p w14:paraId="0D792368" w14:textId="77777777" w:rsidR="002041C9" w:rsidRPr="002041C9" w:rsidRDefault="002041C9" w:rsidP="002041C9">
      <w:pPr>
        <w:widowControl w:val="0"/>
        <w:autoSpaceDE w:val="0"/>
        <w:autoSpaceDN w:val="0"/>
        <w:adjustRightInd w:val="0"/>
        <w:spacing w:line="240" w:lineRule="auto"/>
        <w:ind w:left="640" w:hanging="640"/>
        <w:rPr>
          <w:rFonts w:ascii="Times New Roman" w:hAnsi="Times New Roman" w:cs="Times New Roman"/>
          <w:noProof/>
        </w:rPr>
      </w:pPr>
      <w:r w:rsidRPr="002041C9">
        <w:rPr>
          <w:rFonts w:ascii="Times New Roman" w:hAnsi="Times New Roman" w:cs="Times New Roman"/>
          <w:noProof/>
          <w:szCs w:val="24"/>
        </w:rPr>
        <w:t>[23]</w:t>
      </w:r>
      <w:r w:rsidRPr="002041C9">
        <w:rPr>
          <w:rFonts w:ascii="Times New Roman" w:hAnsi="Times New Roman" w:cs="Times New Roman"/>
          <w:noProof/>
          <w:szCs w:val="24"/>
        </w:rPr>
        <w:tab/>
        <w:t>C.A. Fletcher, R. St. Clair, M. Sharmina, A framework for assessing the circularity and technological maturity of plastic waste management strategies in hospitals, J. Clean. Prod. 306 (2021) 127169. https://doi.org/10.1016/j.jclepro.2021.127169.</w:t>
      </w:r>
    </w:p>
    <w:p w14:paraId="7B4FFC6F" w14:textId="77777777" w:rsidR="00443FDF" w:rsidRDefault="006D40B0" w:rsidP="002041C9">
      <w:pPr>
        <w:widowControl w:val="0"/>
        <w:autoSpaceDE w:val="0"/>
        <w:autoSpaceDN w:val="0"/>
        <w:adjustRightInd w:val="0"/>
        <w:spacing w:line="240" w:lineRule="auto"/>
        <w:ind w:left="480" w:hanging="480"/>
        <w:rPr>
          <w:rFonts w:ascii="Times New Roman" w:hAnsi="Times New Roman" w:cs="Times New Roman"/>
        </w:rPr>
        <w:sectPr w:rsidR="00443FDF" w:rsidSect="005D05CA">
          <w:type w:val="continuous"/>
          <w:pgSz w:w="11906" w:h="16838"/>
          <w:pgMar w:top="567" w:right="567" w:bottom="567" w:left="567" w:header="709" w:footer="709" w:gutter="0"/>
          <w:cols w:space="708"/>
          <w:docGrid w:linePitch="360"/>
        </w:sectPr>
      </w:pPr>
      <w:r w:rsidRPr="001A3E0A">
        <w:rPr>
          <w:rFonts w:ascii="Times New Roman" w:hAnsi="Times New Roman" w:cs="Times New Roman"/>
        </w:rPr>
        <w:fldChar w:fldCharType="end"/>
      </w:r>
    </w:p>
    <w:p w14:paraId="46941C3E" w14:textId="77777777" w:rsidR="001F30EE" w:rsidRPr="001A3E0A" w:rsidRDefault="001F30EE" w:rsidP="005D05CA">
      <w:pPr>
        <w:widowControl w:val="0"/>
        <w:autoSpaceDE w:val="0"/>
        <w:autoSpaceDN w:val="0"/>
        <w:adjustRightInd w:val="0"/>
        <w:spacing w:line="240" w:lineRule="auto"/>
        <w:ind w:left="640" w:hanging="640"/>
        <w:jc w:val="both"/>
        <w:rPr>
          <w:rFonts w:ascii="Times New Roman" w:hAnsi="Times New Roman" w:cs="Times New Roman"/>
        </w:rPr>
      </w:pPr>
    </w:p>
    <w:p w14:paraId="3B0C6259" w14:textId="77777777" w:rsidR="001F30EE" w:rsidRPr="001A3E0A" w:rsidRDefault="001F30EE" w:rsidP="005D05CA">
      <w:pPr>
        <w:tabs>
          <w:tab w:val="left" w:pos="7588"/>
        </w:tabs>
        <w:spacing w:line="240" w:lineRule="auto"/>
        <w:jc w:val="both"/>
        <w:rPr>
          <w:rFonts w:ascii="Times New Roman" w:eastAsia="Arial" w:hAnsi="Times New Roman" w:cs="Times New Roman"/>
          <w:color w:val="000000" w:themeColor="text1"/>
        </w:rPr>
      </w:pPr>
    </w:p>
    <w:sectPr w:rsidR="001F30EE" w:rsidRPr="001A3E0A" w:rsidSect="001A3E0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EBACD" w14:textId="77777777" w:rsidR="00A50885" w:rsidRDefault="00A50885" w:rsidP="001A3E0A">
      <w:pPr>
        <w:spacing w:after="0" w:line="240" w:lineRule="auto"/>
      </w:pPr>
      <w:r>
        <w:separator/>
      </w:r>
    </w:p>
  </w:endnote>
  <w:endnote w:type="continuationSeparator" w:id="0">
    <w:p w14:paraId="6BFA6034" w14:textId="77777777" w:rsidR="00A50885" w:rsidRDefault="00A50885" w:rsidP="001A3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5D8A8" w14:textId="77777777" w:rsidR="00A50885" w:rsidRDefault="00A50885" w:rsidP="001A3E0A">
      <w:pPr>
        <w:spacing w:after="0" w:line="240" w:lineRule="auto"/>
      </w:pPr>
      <w:r>
        <w:separator/>
      </w:r>
    </w:p>
  </w:footnote>
  <w:footnote w:type="continuationSeparator" w:id="0">
    <w:p w14:paraId="2F8361ED" w14:textId="77777777" w:rsidR="00A50885" w:rsidRDefault="00A50885" w:rsidP="001A3E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B447E"/>
    <w:multiLevelType w:val="hybridMultilevel"/>
    <w:tmpl w:val="ACCC92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FAF540E"/>
    <w:multiLevelType w:val="hybridMultilevel"/>
    <w:tmpl w:val="DB08682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BC620DB"/>
    <w:multiLevelType w:val="multilevel"/>
    <w:tmpl w:val="4A3E9F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831B49"/>
    <w:multiLevelType w:val="hybridMultilevel"/>
    <w:tmpl w:val="CAB29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59240540"/>
    <w:multiLevelType w:val="hybridMultilevel"/>
    <w:tmpl w:val="0C987B34"/>
    <w:lvl w:ilvl="0" w:tplc="40090001">
      <w:start w:val="1"/>
      <w:numFmt w:val="bullet"/>
      <w:lvlText w:val=""/>
      <w:lvlJc w:val="left"/>
      <w:pPr>
        <w:ind w:left="360" w:hanging="360"/>
      </w:pPr>
      <w:rPr>
        <w:rFonts w:ascii="Symbol" w:hAnsi="Symbol"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8B816F1"/>
    <w:multiLevelType w:val="hybridMultilevel"/>
    <w:tmpl w:val="5006831A"/>
    <w:lvl w:ilvl="0" w:tplc="25D6EB58">
      <w:start w:val="1"/>
      <w:numFmt w:val="upperRoman"/>
      <w:lvlText w:val="%1."/>
      <w:lvlJc w:val="right"/>
      <w:pPr>
        <w:ind w:left="36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EC60194"/>
    <w:multiLevelType w:val="hybridMultilevel"/>
    <w:tmpl w:val="6E8C607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EFA29AE"/>
    <w:multiLevelType w:val="hybridMultilevel"/>
    <w:tmpl w:val="857451C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2160" w:hanging="360"/>
      </w:pPr>
      <w:rPr>
        <w:rFonts w:ascii="Symbol" w:hAnsi="Symbol"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737588068">
    <w:abstractNumId w:val="5"/>
  </w:num>
  <w:num w:numId="2" w16cid:durableId="491486951">
    <w:abstractNumId w:val="0"/>
  </w:num>
  <w:num w:numId="3" w16cid:durableId="2122452519">
    <w:abstractNumId w:val="6"/>
  </w:num>
  <w:num w:numId="4" w16cid:durableId="772746878">
    <w:abstractNumId w:val="3"/>
  </w:num>
  <w:num w:numId="5" w16cid:durableId="1764835458">
    <w:abstractNumId w:val="7"/>
  </w:num>
  <w:num w:numId="6" w16cid:durableId="2062165431">
    <w:abstractNumId w:val="2"/>
  </w:num>
  <w:num w:numId="7" w16cid:durableId="443429794">
    <w:abstractNumId w:val="4"/>
  </w:num>
  <w:num w:numId="8" w16cid:durableId="3329539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2AF"/>
    <w:rsid w:val="00014127"/>
    <w:rsid w:val="0002733A"/>
    <w:rsid w:val="000326B5"/>
    <w:rsid w:val="000622AF"/>
    <w:rsid w:val="00072DFC"/>
    <w:rsid w:val="00083889"/>
    <w:rsid w:val="00087F86"/>
    <w:rsid w:val="0009126B"/>
    <w:rsid w:val="00096409"/>
    <w:rsid w:val="000A58E6"/>
    <w:rsid w:val="000B4F26"/>
    <w:rsid w:val="000B7413"/>
    <w:rsid w:val="000D7FF4"/>
    <w:rsid w:val="000F242D"/>
    <w:rsid w:val="00106BD2"/>
    <w:rsid w:val="00134156"/>
    <w:rsid w:val="00161632"/>
    <w:rsid w:val="001A3E0A"/>
    <w:rsid w:val="001D5EE5"/>
    <w:rsid w:val="001E19C1"/>
    <w:rsid w:val="001E6C6E"/>
    <w:rsid w:val="001E7444"/>
    <w:rsid w:val="001F30EE"/>
    <w:rsid w:val="001F7CC9"/>
    <w:rsid w:val="002041C9"/>
    <w:rsid w:val="00210AE8"/>
    <w:rsid w:val="002439CB"/>
    <w:rsid w:val="002C32BA"/>
    <w:rsid w:val="002D53D7"/>
    <w:rsid w:val="002E326B"/>
    <w:rsid w:val="002E7CCB"/>
    <w:rsid w:val="002F5D2F"/>
    <w:rsid w:val="00313910"/>
    <w:rsid w:val="003476C9"/>
    <w:rsid w:val="00366C56"/>
    <w:rsid w:val="00392B25"/>
    <w:rsid w:val="003C16DB"/>
    <w:rsid w:val="003C44D7"/>
    <w:rsid w:val="003D0B84"/>
    <w:rsid w:val="00427AAB"/>
    <w:rsid w:val="00443FDF"/>
    <w:rsid w:val="0047153F"/>
    <w:rsid w:val="00472810"/>
    <w:rsid w:val="004751D6"/>
    <w:rsid w:val="00484E62"/>
    <w:rsid w:val="004B7CCB"/>
    <w:rsid w:val="004D3AAF"/>
    <w:rsid w:val="004F573B"/>
    <w:rsid w:val="00506C2F"/>
    <w:rsid w:val="0051022E"/>
    <w:rsid w:val="00510D6F"/>
    <w:rsid w:val="005331DA"/>
    <w:rsid w:val="005424D0"/>
    <w:rsid w:val="00555645"/>
    <w:rsid w:val="00566298"/>
    <w:rsid w:val="00596B21"/>
    <w:rsid w:val="005C00FF"/>
    <w:rsid w:val="005D05CA"/>
    <w:rsid w:val="005D4247"/>
    <w:rsid w:val="005E28C4"/>
    <w:rsid w:val="005F7C18"/>
    <w:rsid w:val="0065316A"/>
    <w:rsid w:val="006656A1"/>
    <w:rsid w:val="006663F2"/>
    <w:rsid w:val="006D2BF5"/>
    <w:rsid w:val="006D40B0"/>
    <w:rsid w:val="006E06B6"/>
    <w:rsid w:val="0070108F"/>
    <w:rsid w:val="00706B4A"/>
    <w:rsid w:val="00715CE4"/>
    <w:rsid w:val="00727CE7"/>
    <w:rsid w:val="0074014C"/>
    <w:rsid w:val="00747E0B"/>
    <w:rsid w:val="007534E7"/>
    <w:rsid w:val="00772128"/>
    <w:rsid w:val="00773FE6"/>
    <w:rsid w:val="007804EB"/>
    <w:rsid w:val="007A7ABC"/>
    <w:rsid w:val="007B725A"/>
    <w:rsid w:val="007C4878"/>
    <w:rsid w:val="007C6F0C"/>
    <w:rsid w:val="007D0BA6"/>
    <w:rsid w:val="007E7274"/>
    <w:rsid w:val="00813266"/>
    <w:rsid w:val="00825CD3"/>
    <w:rsid w:val="0085253D"/>
    <w:rsid w:val="0085618C"/>
    <w:rsid w:val="00860DC4"/>
    <w:rsid w:val="008879BE"/>
    <w:rsid w:val="008A382F"/>
    <w:rsid w:val="008A3E1D"/>
    <w:rsid w:val="008A66B4"/>
    <w:rsid w:val="008B7538"/>
    <w:rsid w:val="008C44C0"/>
    <w:rsid w:val="008D2D3A"/>
    <w:rsid w:val="008D41B0"/>
    <w:rsid w:val="008D72A9"/>
    <w:rsid w:val="008D7CE1"/>
    <w:rsid w:val="008F16BC"/>
    <w:rsid w:val="008F56F7"/>
    <w:rsid w:val="00961FA2"/>
    <w:rsid w:val="00973271"/>
    <w:rsid w:val="00995885"/>
    <w:rsid w:val="009E5259"/>
    <w:rsid w:val="009E6A64"/>
    <w:rsid w:val="009F3297"/>
    <w:rsid w:val="00A01223"/>
    <w:rsid w:val="00A355D9"/>
    <w:rsid w:val="00A46FA6"/>
    <w:rsid w:val="00A50885"/>
    <w:rsid w:val="00A7036D"/>
    <w:rsid w:val="00A733FB"/>
    <w:rsid w:val="00A73DED"/>
    <w:rsid w:val="00A77ED1"/>
    <w:rsid w:val="00AC6A05"/>
    <w:rsid w:val="00AE548F"/>
    <w:rsid w:val="00B16D48"/>
    <w:rsid w:val="00B34DB6"/>
    <w:rsid w:val="00B3515F"/>
    <w:rsid w:val="00B56FDB"/>
    <w:rsid w:val="00B6539C"/>
    <w:rsid w:val="00B86A05"/>
    <w:rsid w:val="00B92800"/>
    <w:rsid w:val="00B94889"/>
    <w:rsid w:val="00B9572D"/>
    <w:rsid w:val="00B96C4F"/>
    <w:rsid w:val="00BD5FDE"/>
    <w:rsid w:val="00BE5389"/>
    <w:rsid w:val="00BF7B32"/>
    <w:rsid w:val="00C15324"/>
    <w:rsid w:val="00C45F0B"/>
    <w:rsid w:val="00C562EC"/>
    <w:rsid w:val="00C6173B"/>
    <w:rsid w:val="00C67E1A"/>
    <w:rsid w:val="00C81DD3"/>
    <w:rsid w:val="00C9398A"/>
    <w:rsid w:val="00C95E54"/>
    <w:rsid w:val="00CC074C"/>
    <w:rsid w:val="00CC2349"/>
    <w:rsid w:val="00D01823"/>
    <w:rsid w:val="00D10AF9"/>
    <w:rsid w:val="00D1741B"/>
    <w:rsid w:val="00D26E6B"/>
    <w:rsid w:val="00D3798A"/>
    <w:rsid w:val="00D61985"/>
    <w:rsid w:val="00D87FB7"/>
    <w:rsid w:val="00DA30C6"/>
    <w:rsid w:val="00DF3BEC"/>
    <w:rsid w:val="00E02633"/>
    <w:rsid w:val="00E10EDA"/>
    <w:rsid w:val="00E16BDA"/>
    <w:rsid w:val="00E21202"/>
    <w:rsid w:val="00E306B9"/>
    <w:rsid w:val="00E37278"/>
    <w:rsid w:val="00E45573"/>
    <w:rsid w:val="00E60F00"/>
    <w:rsid w:val="00E6122C"/>
    <w:rsid w:val="00E64B59"/>
    <w:rsid w:val="00E94124"/>
    <w:rsid w:val="00ED3C70"/>
    <w:rsid w:val="00ED6BBA"/>
    <w:rsid w:val="00EE4C3E"/>
    <w:rsid w:val="00EF76A9"/>
    <w:rsid w:val="00F429F0"/>
    <w:rsid w:val="00F51340"/>
    <w:rsid w:val="00F67EC3"/>
    <w:rsid w:val="00F83080"/>
    <w:rsid w:val="00F8372A"/>
    <w:rsid w:val="00FA74A6"/>
    <w:rsid w:val="00FA7BD5"/>
    <w:rsid w:val="00FB7412"/>
    <w:rsid w:val="00FC0DDE"/>
    <w:rsid w:val="00FD6B92"/>
    <w:rsid w:val="00FF0795"/>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91D74"/>
  <w15:docId w15:val="{551E86F8-9F74-44FF-AA30-910273DE9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0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C18"/>
    <w:rPr>
      <w:color w:val="0000FF"/>
      <w:u w:val="single"/>
    </w:rPr>
  </w:style>
  <w:style w:type="paragraph" w:styleId="ListParagraph">
    <w:name w:val="List Paragraph"/>
    <w:basedOn w:val="Normal"/>
    <w:uiPriority w:val="34"/>
    <w:qFormat/>
    <w:rsid w:val="00427AAB"/>
    <w:pPr>
      <w:ind w:left="720"/>
      <w:contextualSpacing/>
    </w:pPr>
  </w:style>
  <w:style w:type="character" w:customStyle="1" w:styleId="reflinks">
    <w:name w:val="reflinks"/>
    <w:basedOn w:val="DefaultParagraphFont"/>
    <w:rsid w:val="00B3515F"/>
  </w:style>
  <w:style w:type="table" w:styleId="TableGrid">
    <w:name w:val="Table Grid"/>
    <w:basedOn w:val="TableNormal"/>
    <w:uiPriority w:val="39"/>
    <w:rsid w:val="00B35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C4878"/>
    <w:rPr>
      <w:b/>
      <w:bCs/>
    </w:rPr>
  </w:style>
  <w:style w:type="paragraph" w:styleId="BalloonText">
    <w:name w:val="Balloon Text"/>
    <w:basedOn w:val="Normal"/>
    <w:link w:val="BalloonTextChar"/>
    <w:uiPriority w:val="99"/>
    <w:semiHidden/>
    <w:unhideWhenUsed/>
    <w:rsid w:val="00FC0D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DDE"/>
    <w:rPr>
      <w:rFonts w:ascii="Tahoma" w:hAnsi="Tahoma" w:cs="Tahoma"/>
      <w:sz w:val="16"/>
      <w:szCs w:val="16"/>
    </w:rPr>
  </w:style>
  <w:style w:type="paragraph" w:styleId="Header">
    <w:name w:val="header"/>
    <w:basedOn w:val="Normal"/>
    <w:link w:val="HeaderChar"/>
    <w:uiPriority w:val="99"/>
    <w:unhideWhenUsed/>
    <w:rsid w:val="001A3E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3E0A"/>
  </w:style>
  <w:style w:type="paragraph" w:styleId="Footer">
    <w:name w:val="footer"/>
    <w:basedOn w:val="Normal"/>
    <w:link w:val="FooterChar"/>
    <w:uiPriority w:val="99"/>
    <w:unhideWhenUsed/>
    <w:rsid w:val="001A3E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E0A"/>
  </w:style>
  <w:style w:type="character" w:styleId="Emphasis">
    <w:name w:val="Emphasis"/>
    <w:uiPriority w:val="20"/>
    <w:qFormat/>
    <w:rsid w:val="00443FDF"/>
    <w:rPr>
      <w:i/>
      <w:iCs/>
    </w:rPr>
  </w:style>
  <w:style w:type="table" w:customStyle="1" w:styleId="LightShading1">
    <w:name w:val="Light Shading1"/>
    <w:basedOn w:val="TableNormal"/>
    <w:uiPriority w:val="60"/>
    <w:rsid w:val="00961FA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768902">
      <w:bodyDiv w:val="1"/>
      <w:marLeft w:val="0"/>
      <w:marRight w:val="0"/>
      <w:marTop w:val="0"/>
      <w:marBottom w:val="0"/>
      <w:divBdr>
        <w:top w:val="none" w:sz="0" w:space="0" w:color="auto"/>
        <w:left w:val="none" w:sz="0" w:space="0" w:color="auto"/>
        <w:bottom w:val="none" w:sz="0" w:space="0" w:color="auto"/>
        <w:right w:val="none" w:sz="0" w:space="0" w:color="auto"/>
      </w:divBdr>
    </w:div>
    <w:div w:id="881136338">
      <w:bodyDiv w:val="1"/>
      <w:marLeft w:val="0"/>
      <w:marRight w:val="0"/>
      <w:marTop w:val="0"/>
      <w:marBottom w:val="0"/>
      <w:divBdr>
        <w:top w:val="none" w:sz="0" w:space="0" w:color="auto"/>
        <w:left w:val="none" w:sz="0" w:space="0" w:color="auto"/>
        <w:bottom w:val="none" w:sz="0" w:space="0" w:color="auto"/>
        <w:right w:val="none" w:sz="0" w:space="0" w:color="auto"/>
      </w:divBdr>
    </w:div>
    <w:div w:id="1445228878">
      <w:bodyDiv w:val="1"/>
      <w:marLeft w:val="0"/>
      <w:marRight w:val="0"/>
      <w:marTop w:val="0"/>
      <w:marBottom w:val="0"/>
      <w:divBdr>
        <w:top w:val="none" w:sz="0" w:space="0" w:color="auto"/>
        <w:left w:val="none" w:sz="0" w:space="0" w:color="auto"/>
        <w:bottom w:val="none" w:sz="0" w:space="0" w:color="auto"/>
        <w:right w:val="none" w:sz="0" w:space="0" w:color="auto"/>
      </w:divBdr>
      <w:divsChild>
        <w:div w:id="1285966335">
          <w:marLeft w:val="2607"/>
          <w:marRight w:val="0"/>
          <w:marTop w:val="105"/>
          <w:marBottom w:val="0"/>
          <w:divBdr>
            <w:top w:val="none" w:sz="0" w:space="0" w:color="auto"/>
            <w:left w:val="none" w:sz="0" w:space="0" w:color="auto"/>
            <w:bottom w:val="none" w:sz="0" w:space="0" w:color="auto"/>
            <w:right w:val="none" w:sz="0" w:space="0" w:color="auto"/>
          </w:divBdr>
          <w:divsChild>
            <w:div w:id="1028875881">
              <w:marLeft w:val="0"/>
              <w:marRight w:val="0"/>
              <w:marTop w:val="0"/>
              <w:marBottom w:val="0"/>
              <w:divBdr>
                <w:top w:val="none" w:sz="0" w:space="0" w:color="auto"/>
                <w:left w:val="none" w:sz="0" w:space="0" w:color="auto"/>
                <w:bottom w:val="none" w:sz="0" w:space="0" w:color="auto"/>
                <w:right w:val="none" w:sz="0" w:space="0" w:color="auto"/>
              </w:divBdr>
            </w:div>
            <w:div w:id="213027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6174">
      <w:bodyDiv w:val="1"/>
      <w:marLeft w:val="0"/>
      <w:marRight w:val="0"/>
      <w:marTop w:val="0"/>
      <w:marBottom w:val="0"/>
      <w:divBdr>
        <w:top w:val="none" w:sz="0" w:space="0" w:color="auto"/>
        <w:left w:val="none" w:sz="0" w:space="0" w:color="auto"/>
        <w:bottom w:val="none" w:sz="0" w:space="0" w:color="auto"/>
        <w:right w:val="none" w:sz="0" w:space="0" w:color="auto"/>
      </w:divBdr>
      <w:divsChild>
        <w:div w:id="851266527">
          <w:marLeft w:val="0"/>
          <w:marRight w:val="0"/>
          <w:marTop w:val="0"/>
          <w:marBottom w:val="0"/>
          <w:divBdr>
            <w:top w:val="none" w:sz="0" w:space="0" w:color="auto"/>
            <w:left w:val="none" w:sz="0" w:space="0" w:color="auto"/>
            <w:bottom w:val="none" w:sz="0" w:space="0" w:color="auto"/>
            <w:right w:val="none" w:sz="0" w:space="0" w:color="auto"/>
          </w:divBdr>
        </w:div>
        <w:div w:id="1265110042">
          <w:marLeft w:val="0"/>
          <w:marRight w:val="0"/>
          <w:marTop w:val="0"/>
          <w:marBottom w:val="0"/>
          <w:divBdr>
            <w:top w:val="none" w:sz="0" w:space="0" w:color="auto"/>
            <w:left w:val="none" w:sz="0" w:space="0" w:color="auto"/>
            <w:bottom w:val="none" w:sz="0" w:space="0" w:color="auto"/>
            <w:right w:val="none" w:sz="0" w:space="0" w:color="auto"/>
          </w:divBdr>
        </w:div>
        <w:div w:id="1599824125">
          <w:marLeft w:val="0"/>
          <w:marRight w:val="0"/>
          <w:marTop w:val="0"/>
          <w:marBottom w:val="0"/>
          <w:divBdr>
            <w:top w:val="none" w:sz="0" w:space="0" w:color="auto"/>
            <w:left w:val="none" w:sz="0" w:space="0" w:color="auto"/>
            <w:bottom w:val="none" w:sz="0" w:space="0" w:color="auto"/>
            <w:right w:val="none" w:sz="0" w:space="0" w:color="auto"/>
          </w:divBdr>
        </w:div>
      </w:divsChild>
    </w:div>
    <w:div w:id="2013096082">
      <w:bodyDiv w:val="1"/>
      <w:marLeft w:val="0"/>
      <w:marRight w:val="0"/>
      <w:marTop w:val="0"/>
      <w:marBottom w:val="0"/>
      <w:divBdr>
        <w:top w:val="none" w:sz="0" w:space="0" w:color="auto"/>
        <w:left w:val="none" w:sz="0" w:space="0" w:color="auto"/>
        <w:bottom w:val="none" w:sz="0" w:space="0" w:color="auto"/>
        <w:right w:val="none" w:sz="0" w:space="0" w:color="auto"/>
      </w:divBdr>
    </w:div>
    <w:div w:id="2024746713">
      <w:bodyDiv w:val="1"/>
      <w:marLeft w:val="0"/>
      <w:marRight w:val="0"/>
      <w:marTop w:val="0"/>
      <w:marBottom w:val="0"/>
      <w:divBdr>
        <w:top w:val="none" w:sz="0" w:space="0" w:color="auto"/>
        <w:left w:val="none" w:sz="0" w:space="0" w:color="auto"/>
        <w:bottom w:val="none" w:sz="0" w:space="0" w:color="auto"/>
        <w:right w:val="none" w:sz="0" w:space="0" w:color="auto"/>
      </w:divBdr>
      <w:divsChild>
        <w:div w:id="140774494">
          <w:marLeft w:val="0"/>
          <w:marRight w:val="0"/>
          <w:marTop w:val="0"/>
          <w:marBottom w:val="0"/>
          <w:divBdr>
            <w:top w:val="single" w:sz="4" w:space="0" w:color="D3D3D3"/>
            <w:left w:val="single" w:sz="4" w:space="0" w:color="D3D3D3"/>
            <w:bottom w:val="single" w:sz="4" w:space="0" w:color="D3D3D3"/>
            <w:right w:val="single" w:sz="4" w:space="0" w:color="D3D3D3"/>
          </w:divBdr>
          <w:divsChild>
            <w:div w:id="46139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file>

<file path=customXml/itemProps1.xml><?xml version="1.0" encoding="utf-8"?>
<ds:datastoreItem xmlns:ds="http://schemas.openxmlformats.org/officeDocument/2006/customXml" ds:itemID="{156943C1-0038-44AD-9A86-9F0C58ED7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3156</Words>
  <Characters>7499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rajeev502@gmail.com</dc:creator>
  <cp:keywords/>
  <dc:description/>
  <cp:lastModifiedBy>sarvepalli Navya</cp:lastModifiedBy>
  <cp:revision>3</cp:revision>
  <cp:lastPrinted>2021-05-07T07:03:00Z</cp:lastPrinted>
  <dcterms:created xsi:type="dcterms:W3CDTF">2022-03-20T16:28:00Z</dcterms:created>
  <dcterms:modified xsi:type="dcterms:W3CDTF">2022-11-1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0adbcb-b685-3f4b-b6bc-0448ba6d9136</vt:lpwstr>
  </property>
  <property fmtid="{D5CDD505-2E9C-101B-9397-08002B2CF9AE}" pid="4" name="Mendeley Citation Style_1">
    <vt:lpwstr>http://www.zotero.org/styles/measur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rabian-journal-for-science-and-engineering</vt:lpwstr>
  </property>
  <property fmtid="{D5CDD505-2E9C-101B-9397-08002B2CF9AE}" pid="8" name="Mendeley Recent Style Name 1_1">
    <vt:lpwstr>Arabian Journal for Science and Engineering</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merald-harvard</vt:lpwstr>
  </property>
  <property fmtid="{D5CDD505-2E9C-101B-9397-08002B2CF9AE}" pid="12" name="Mendeley Recent Style Name 3_1">
    <vt:lpwstr>Emerald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knowledge-based-systems</vt:lpwstr>
  </property>
  <property fmtid="{D5CDD505-2E9C-101B-9397-08002B2CF9AE}" pid="16" name="Mendeley Recent Style Name 5_1">
    <vt:lpwstr>Knowledge-Based Systems</vt:lpwstr>
  </property>
  <property fmtid="{D5CDD505-2E9C-101B-9397-08002B2CF9AE}" pid="17" name="Mendeley Recent Style Id 6_1">
    <vt:lpwstr>http://www.zotero.org/styles/measurement</vt:lpwstr>
  </property>
  <property fmtid="{D5CDD505-2E9C-101B-9397-08002B2CF9AE}" pid="18" name="Mendeley Recent Style Name 6_1">
    <vt:lpwstr>Measurement</vt:lpwstr>
  </property>
  <property fmtid="{D5CDD505-2E9C-101B-9397-08002B2CF9AE}" pid="19" name="Mendeley Recent Style Id 7_1">
    <vt:lpwstr>http://www.zotero.org/styles/microprocessors-and-microsystems</vt:lpwstr>
  </property>
  <property fmtid="{D5CDD505-2E9C-101B-9397-08002B2CF9AE}" pid="20" name="Mendeley Recent Style Name 7_1">
    <vt:lpwstr>Microprocessors and Microsystem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ibology-international</vt:lpwstr>
  </property>
  <property fmtid="{D5CDD505-2E9C-101B-9397-08002B2CF9AE}" pid="24" name="Mendeley Recent Style Name 9_1">
    <vt:lpwstr>Tribology International</vt:lpwstr>
  </property>
</Properties>
</file>